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E8F2D2" w14:textId="77777777" w:rsidR="004E7E4F" w:rsidRDefault="004E7E4F" w:rsidP="004E7E4F">
      <w:pPr>
        <w:jc w:val="center"/>
        <w:rPr>
          <w:rFonts w:eastAsia="Times New Roman" w:cs="Times New Roman"/>
          <w:color w:val="202124"/>
          <w:sz w:val="48"/>
          <w:szCs w:val="48"/>
          <w:highlight w:val="white"/>
        </w:rPr>
      </w:pPr>
      <w:r>
        <w:rPr>
          <w:rFonts w:eastAsia="Times New Roman" w:cs="Times New Roman"/>
          <w:noProof/>
          <w:color w:val="202124"/>
          <w:sz w:val="48"/>
          <w:szCs w:val="48"/>
          <w:highlight w:val="white"/>
        </w:rPr>
        <w:drawing>
          <wp:inline distT="0" distB="0" distL="0" distR="0" wp14:anchorId="318E2864" wp14:editId="35B04B70">
            <wp:extent cx="3295650" cy="3295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95650" cy="3295650"/>
                    </a:xfrm>
                    <a:prstGeom prst="rect">
                      <a:avLst/>
                    </a:prstGeom>
                    <a:noFill/>
                    <a:ln>
                      <a:noFill/>
                    </a:ln>
                  </pic:spPr>
                </pic:pic>
              </a:graphicData>
            </a:graphic>
          </wp:inline>
        </w:drawing>
      </w:r>
    </w:p>
    <w:p w14:paraId="1CB8578B" w14:textId="77777777" w:rsidR="004E7E4F" w:rsidRDefault="004E7E4F" w:rsidP="004E7E4F">
      <w:pPr>
        <w:rPr>
          <w:rFonts w:eastAsia="Times New Roman" w:cs="Times New Roman"/>
          <w:color w:val="202124"/>
          <w:sz w:val="48"/>
          <w:szCs w:val="48"/>
          <w:highlight w:val="white"/>
        </w:rPr>
      </w:pPr>
    </w:p>
    <w:p w14:paraId="67032D76" w14:textId="77777777" w:rsidR="004E7E4F" w:rsidRDefault="004E7E4F" w:rsidP="004E7E4F">
      <w:pPr>
        <w:jc w:val="center"/>
        <w:rPr>
          <w:rFonts w:eastAsia="Times New Roman" w:cs="Times New Roman"/>
          <w:color w:val="202124"/>
          <w:sz w:val="48"/>
          <w:szCs w:val="48"/>
          <w:highlight w:val="white"/>
        </w:rPr>
      </w:pPr>
    </w:p>
    <w:p w14:paraId="7FF3EA05" w14:textId="201C8719" w:rsidR="004E7E4F" w:rsidRDefault="004E7E4F" w:rsidP="004E7E4F">
      <w:pPr>
        <w:jc w:val="center"/>
        <w:rPr>
          <w:rFonts w:eastAsia="Times New Roman" w:cs="Times New Roman"/>
          <w:color w:val="202124"/>
          <w:sz w:val="48"/>
          <w:szCs w:val="48"/>
          <w:highlight w:val="white"/>
        </w:rPr>
      </w:pPr>
      <w:r>
        <w:rPr>
          <w:rFonts w:eastAsia="Times New Roman" w:cs="Times New Roman"/>
          <w:color w:val="202124"/>
          <w:sz w:val="48"/>
          <w:szCs w:val="48"/>
          <w:highlight w:val="white"/>
        </w:rPr>
        <w:t>Implementation of Deep Learning</w:t>
      </w:r>
      <w:r w:rsidR="005023EC">
        <w:rPr>
          <w:rFonts w:eastAsia="Times New Roman" w:cs="Times New Roman"/>
          <w:color w:val="202124"/>
          <w:sz w:val="48"/>
          <w:szCs w:val="48"/>
          <w:highlight w:val="white"/>
        </w:rPr>
        <w:t xml:space="preserve"> Compression</w:t>
      </w:r>
      <w:r>
        <w:rPr>
          <w:rFonts w:eastAsia="Times New Roman" w:cs="Times New Roman"/>
          <w:color w:val="202124"/>
          <w:sz w:val="48"/>
          <w:szCs w:val="48"/>
          <w:highlight w:val="white"/>
        </w:rPr>
        <w:t xml:space="preserve"> Algorithms for Muon Momentum Estimation in C</w:t>
      </w:r>
      <w:r w:rsidR="00AF49DF">
        <w:rPr>
          <w:rFonts w:eastAsia="Times New Roman" w:cs="Times New Roman"/>
          <w:color w:val="202124"/>
          <w:sz w:val="48"/>
          <w:szCs w:val="48"/>
          <w:highlight w:val="white"/>
        </w:rPr>
        <w:t xml:space="preserve">ompact </w:t>
      </w:r>
      <w:r>
        <w:rPr>
          <w:rFonts w:eastAsia="Times New Roman" w:cs="Times New Roman"/>
          <w:color w:val="202124"/>
          <w:sz w:val="48"/>
          <w:szCs w:val="48"/>
          <w:highlight w:val="white"/>
        </w:rPr>
        <w:t>M</w:t>
      </w:r>
      <w:r w:rsidR="00AF49DF">
        <w:rPr>
          <w:rFonts w:eastAsia="Times New Roman" w:cs="Times New Roman"/>
          <w:color w:val="202124"/>
          <w:sz w:val="48"/>
          <w:szCs w:val="48"/>
          <w:highlight w:val="white"/>
        </w:rPr>
        <w:t xml:space="preserve">uon </w:t>
      </w:r>
      <w:r>
        <w:rPr>
          <w:rFonts w:eastAsia="Times New Roman" w:cs="Times New Roman"/>
          <w:color w:val="202124"/>
          <w:sz w:val="48"/>
          <w:szCs w:val="48"/>
          <w:highlight w:val="white"/>
        </w:rPr>
        <w:t>S</w:t>
      </w:r>
      <w:r w:rsidR="00AF49DF">
        <w:rPr>
          <w:rFonts w:eastAsia="Times New Roman" w:cs="Times New Roman"/>
          <w:color w:val="202124"/>
          <w:sz w:val="48"/>
          <w:szCs w:val="48"/>
          <w:highlight w:val="white"/>
        </w:rPr>
        <w:t>olenoid</w:t>
      </w:r>
      <w:r>
        <w:rPr>
          <w:rFonts w:eastAsia="Times New Roman" w:cs="Times New Roman"/>
          <w:color w:val="202124"/>
          <w:sz w:val="48"/>
          <w:szCs w:val="48"/>
          <w:highlight w:val="white"/>
        </w:rPr>
        <w:t xml:space="preserve"> Trigger System</w:t>
      </w:r>
    </w:p>
    <w:p w14:paraId="4B65C012" w14:textId="77777777" w:rsidR="004E7E4F" w:rsidRDefault="004E7E4F" w:rsidP="004E7E4F">
      <w:pPr>
        <w:jc w:val="center"/>
        <w:rPr>
          <w:rFonts w:eastAsia="Times New Roman" w:cs="Times New Roman"/>
          <w:color w:val="202124"/>
          <w:sz w:val="48"/>
          <w:szCs w:val="48"/>
          <w:highlight w:val="white"/>
        </w:rPr>
      </w:pPr>
    </w:p>
    <w:p w14:paraId="508EB283" w14:textId="6D55F882" w:rsidR="004E7E4F" w:rsidRDefault="004E7E4F" w:rsidP="004E7E4F">
      <w:pPr>
        <w:rPr>
          <w:rFonts w:eastAsia="Times New Roman" w:cs="Times New Roman"/>
          <w:color w:val="202124"/>
          <w:szCs w:val="24"/>
          <w:highlight w:val="white"/>
        </w:rPr>
      </w:pPr>
      <w:r>
        <w:rPr>
          <w:rFonts w:eastAsia="Times New Roman" w:cs="Times New Roman"/>
          <w:color w:val="202124"/>
          <w:szCs w:val="24"/>
          <w:highlight w:val="white"/>
        </w:rPr>
        <w:t xml:space="preserve">Compact Muon Solenoid or CMS is a system developed for detecting Muons. Muons are charged, heavy elementary particles in atoms. Since Muons are a particle with a relatively large mass, traveling close to the speed of light, they have a high penetrative power. </w:t>
      </w:r>
      <w:r w:rsidR="00147ADE">
        <w:rPr>
          <w:rFonts w:eastAsia="Times New Roman" w:cs="Times New Roman"/>
          <w:color w:val="202124"/>
          <w:szCs w:val="24"/>
          <w:highlight w:val="white"/>
        </w:rPr>
        <w:t>As such</w:t>
      </w:r>
      <w:r>
        <w:rPr>
          <w:rFonts w:eastAsia="Times New Roman" w:cs="Times New Roman"/>
          <w:color w:val="202124"/>
          <w:szCs w:val="24"/>
          <w:highlight w:val="white"/>
        </w:rPr>
        <w:t>, it’s imperative to study about Muon Momentum. However, Muon Momentum Estimation is not feasible</w:t>
      </w:r>
      <w:r w:rsidR="00CE1FC7">
        <w:rPr>
          <w:rFonts w:eastAsia="Times New Roman" w:cs="Times New Roman"/>
          <w:color w:val="202124"/>
          <w:szCs w:val="24"/>
          <w:highlight w:val="white"/>
        </w:rPr>
        <w:t xml:space="preserve"> </w:t>
      </w:r>
      <w:r w:rsidR="00CE1FC7">
        <w:rPr>
          <w:rFonts w:eastAsia="Times New Roman" w:cs="Times New Roman"/>
          <w:color w:val="202124"/>
          <w:szCs w:val="24"/>
          <w:highlight w:val="white"/>
        </w:rPr>
        <w:fldChar w:fldCharType="begin"/>
      </w:r>
      <w:r w:rsidR="00E01C5F">
        <w:rPr>
          <w:rFonts w:eastAsia="Times New Roman" w:cs="Times New Roman"/>
          <w:color w:val="202124"/>
          <w:szCs w:val="24"/>
          <w:highlight w:val="white"/>
        </w:rPr>
        <w:instrText xml:space="preserve"> ADDIN ZOTERO_ITEM CSL_CITATION {"citationID":"3FBc3uPZ","properties":{"formattedCitation":"[1]","plainCitation":"[1]","noteIndex":0},"citationItems":[{"id":"SDXBOAFs/ytuKlLZu","uris":["http://zotero.org/users/5874511/items/K9P7JAS8"],"uri":["http://zotero.org/users/5874511/items/K9P7JAS8"],"itemData":{"id":276,"type":"article-journal","abstract":"The ﬁrst implementation of a Machine Learning Algorithm inside a Level-1 trigger system at the LHC is presented. The Endcap Muon Track Finder (EMTF) at CMS uses Boosted Decision Trees (BDTs) to infer the momentum of muons in the forward region of the detector, based on 25 diﬀerent variables. Combinations of these variables representing 230 distinct patterns are evaluated oﬄine using regression BDTs. The predictions for the 230 input variable combinations are stored in a 1.2 GB look-up table in the EMTF hardware. The BDTs take advantage of complex correlations between variables, the inhomogeneous magnetic ﬁeld, and non-linear eﬀects – like inelastic scattering – to distinguish high momentum signal muons from the overwhelming low-momentum background. The new momentum algorithm reduced the background rate by a factor of three with respect to the previous analytic algorithm, with further improvements foreseen in the coming year.","container-title":"Journal of Physics: Conference Series","DOI":"10.1088/1742-6596/1085/4/042042","ISSN":"1742-6588, 1742-6596","journalAbbreviation":"J. Phys.: Conf. Ser.","language":"en","page":"042042","source":"DOI.org (Crossref)","title":"Boosted Decision Trees in the Level-1 Muon Endcap Trigger at CMS","volume":"1085","author":[{"family":"Acosta","given":"Darin"},{"family":"Brinkerhoff","given":"Andrew"},{"family":"Busch","given":"Elena"},{"family":"Carnes","given":"Andrew"},{"family":"Furic","given":"Ivan"},{"family":"Gleyzer","given":"Sergei"},{"family":"Kotov","given":"Khristian"},{"family":"Low","given":"Jia Fu"},{"family":"Madorsky","given":"Alexander"},{"family":"Rorie","given":"Jamal"},{"family":"Scurlock","given":"Bobby"},{"family":"Shi","given":"Wei"},{"literal":"CMS Collaboration"}],"issued":{"date-parts":[["2018",9]]}}}],"schema":"https://github.com/citation-style-language/schema/raw/master/csl-citation.json"} </w:instrText>
      </w:r>
      <w:r w:rsidR="00CE1FC7">
        <w:rPr>
          <w:rFonts w:eastAsia="Times New Roman" w:cs="Times New Roman"/>
          <w:color w:val="202124"/>
          <w:szCs w:val="24"/>
          <w:highlight w:val="white"/>
        </w:rPr>
        <w:fldChar w:fldCharType="separate"/>
      </w:r>
      <w:r w:rsidR="00CE1FC7" w:rsidRPr="00CE1FC7">
        <w:rPr>
          <w:rFonts w:cs="Times New Roman"/>
          <w:highlight w:val="white"/>
        </w:rPr>
        <w:t>[1]</w:t>
      </w:r>
      <w:r w:rsidR="00CE1FC7">
        <w:rPr>
          <w:rFonts w:eastAsia="Times New Roman" w:cs="Times New Roman"/>
          <w:color w:val="202124"/>
          <w:szCs w:val="24"/>
          <w:highlight w:val="white"/>
        </w:rPr>
        <w:fldChar w:fldCharType="end"/>
      </w:r>
      <w:r>
        <w:rPr>
          <w:rFonts w:eastAsia="Times New Roman" w:cs="Times New Roman"/>
          <w:color w:val="202124"/>
          <w:szCs w:val="24"/>
          <w:highlight w:val="white"/>
        </w:rPr>
        <w:t>. This project proposes to conduct a case</w:t>
      </w:r>
      <w:r w:rsidR="00147ADE">
        <w:rPr>
          <w:rFonts w:eastAsia="Times New Roman" w:cs="Times New Roman"/>
          <w:color w:val="202124"/>
          <w:szCs w:val="24"/>
          <w:highlight w:val="white"/>
        </w:rPr>
        <w:t xml:space="preserve"> </w:t>
      </w:r>
      <w:r>
        <w:rPr>
          <w:rFonts w:eastAsia="Times New Roman" w:cs="Times New Roman"/>
          <w:color w:val="202124"/>
          <w:szCs w:val="24"/>
          <w:highlight w:val="white"/>
        </w:rPr>
        <w:t xml:space="preserve">study </w:t>
      </w:r>
      <w:r w:rsidR="00147ADE">
        <w:rPr>
          <w:rFonts w:eastAsia="Times New Roman" w:cs="Times New Roman"/>
          <w:color w:val="202124"/>
          <w:szCs w:val="24"/>
          <w:highlight w:val="white"/>
        </w:rPr>
        <w:t>on</w:t>
      </w:r>
      <w:r>
        <w:rPr>
          <w:rFonts w:eastAsia="Times New Roman" w:cs="Times New Roman"/>
          <w:color w:val="202124"/>
          <w:szCs w:val="24"/>
          <w:highlight w:val="white"/>
        </w:rPr>
        <w:t xml:space="preserve"> </w:t>
      </w:r>
      <w:r w:rsidR="00147ADE">
        <w:rPr>
          <w:rFonts w:eastAsia="Times New Roman" w:cs="Times New Roman"/>
          <w:color w:val="202124"/>
          <w:szCs w:val="24"/>
          <w:highlight w:val="white"/>
        </w:rPr>
        <w:t xml:space="preserve">the </w:t>
      </w:r>
      <w:r>
        <w:rPr>
          <w:rFonts w:eastAsia="Times New Roman" w:cs="Times New Roman"/>
          <w:color w:val="202124"/>
          <w:szCs w:val="24"/>
          <w:highlight w:val="white"/>
        </w:rPr>
        <w:t xml:space="preserve">implementation of deep learning </w:t>
      </w:r>
      <w:r w:rsidR="005023EC">
        <w:rPr>
          <w:rFonts w:eastAsia="Times New Roman" w:cs="Times New Roman"/>
          <w:color w:val="202124"/>
          <w:szCs w:val="24"/>
          <w:highlight w:val="white"/>
        </w:rPr>
        <w:t xml:space="preserve">compression </w:t>
      </w:r>
      <w:r>
        <w:rPr>
          <w:rFonts w:eastAsia="Times New Roman" w:cs="Times New Roman"/>
          <w:color w:val="202124"/>
          <w:szCs w:val="24"/>
          <w:highlight w:val="white"/>
        </w:rPr>
        <w:t>algorithms for Muon Momentum Estimation in the CMS Trigger System on the</w:t>
      </w:r>
      <w:r w:rsidR="00147ADE">
        <w:rPr>
          <w:rFonts w:eastAsia="Times New Roman" w:cs="Times New Roman"/>
          <w:color w:val="202124"/>
          <w:szCs w:val="24"/>
          <w:highlight w:val="white"/>
        </w:rPr>
        <w:t xml:space="preserve"> Level-1 trigger</w:t>
      </w:r>
      <w:r>
        <w:rPr>
          <w:rFonts w:eastAsia="Times New Roman" w:cs="Times New Roman"/>
          <w:color w:val="202124"/>
          <w:szCs w:val="24"/>
          <w:highlight w:val="white"/>
        </w:rPr>
        <w:t>.</w:t>
      </w:r>
      <w:r w:rsidR="005023EC">
        <w:rPr>
          <w:rFonts w:eastAsia="Times New Roman" w:cs="Times New Roman"/>
          <w:color w:val="202124"/>
          <w:szCs w:val="24"/>
          <w:highlight w:val="white"/>
        </w:rPr>
        <w:t xml:space="preserve"> This project also will be implementing </w:t>
      </w:r>
      <w:proofErr w:type="gramStart"/>
      <w:r w:rsidR="005023EC">
        <w:rPr>
          <w:rFonts w:eastAsia="Times New Roman" w:cs="Times New Roman"/>
          <w:color w:val="202124"/>
          <w:szCs w:val="24"/>
          <w:highlight w:val="white"/>
        </w:rPr>
        <w:t>a</w:t>
      </w:r>
      <w:proofErr w:type="gramEnd"/>
      <w:r w:rsidR="005023EC">
        <w:rPr>
          <w:rFonts w:eastAsia="Times New Roman" w:cs="Times New Roman"/>
          <w:color w:val="202124"/>
          <w:szCs w:val="24"/>
          <w:highlight w:val="white"/>
        </w:rPr>
        <w:t xml:space="preserve"> emulator for the level-1 trigger system.</w:t>
      </w:r>
    </w:p>
    <w:p w14:paraId="10909091" w14:textId="77777777" w:rsidR="005023EC" w:rsidRPr="005023EC" w:rsidRDefault="005023EC" w:rsidP="004E7E4F">
      <w:pPr>
        <w:rPr>
          <w:rFonts w:eastAsia="Times New Roman" w:cs="Times New Roman"/>
          <w:color w:val="202124"/>
          <w:szCs w:val="24"/>
          <w:highlight w:val="white"/>
        </w:rPr>
      </w:pPr>
    </w:p>
    <w:p w14:paraId="724C999B" w14:textId="2D803BA1" w:rsidR="00372134" w:rsidRPr="00394C54" w:rsidRDefault="004E7E4F" w:rsidP="00372134">
      <w:pPr>
        <w:jc w:val="center"/>
        <w:rPr>
          <w:rFonts w:eastAsia="Times New Roman" w:cs="Times New Roman"/>
          <w:color w:val="202124"/>
          <w:sz w:val="28"/>
          <w:szCs w:val="36"/>
          <w:highlight w:val="white"/>
        </w:rPr>
      </w:pPr>
      <w:r w:rsidRPr="00394C54">
        <w:rPr>
          <w:rFonts w:eastAsia="Times New Roman" w:cs="Times New Roman"/>
          <w:color w:val="202124"/>
          <w:sz w:val="28"/>
          <w:szCs w:val="36"/>
          <w:highlight w:val="white"/>
        </w:rPr>
        <w:t xml:space="preserve">Mohamed Ayoob </w:t>
      </w:r>
      <w:proofErr w:type="spellStart"/>
      <w:r w:rsidR="00E879AC" w:rsidRPr="00394C54">
        <w:rPr>
          <w:rFonts w:eastAsia="Times New Roman" w:cs="Times New Roman"/>
          <w:color w:val="202124"/>
          <w:sz w:val="28"/>
          <w:szCs w:val="36"/>
          <w:highlight w:val="white"/>
        </w:rPr>
        <w:t>Nazeem</w:t>
      </w:r>
      <w:proofErr w:type="spellEnd"/>
    </w:p>
    <w:sdt>
      <w:sdtPr>
        <w:rPr>
          <w:rFonts w:ascii="Times New Roman" w:eastAsiaTheme="minorHAnsi" w:hAnsi="Times New Roman" w:cstheme="minorBidi"/>
          <w:color w:val="auto"/>
          <w:sz w:val="24"/>
          <w:szCs w:val="22"/>
        </w:rPr>
        <w:id w:val="1306512324"/>
        <w:docPartObj>
          <w:docPartGallery w:val="Table of Contents"/>
          <w:docPartUnique/>
        </w:docPartObj>
      </w:sdtPr>
      <w:sdtEndPr>
        <w:rPr>
          <w:b/>
          <w:bCs/>
          <w:noProof/>
        </w:rPr>
      </w:sdtEndPr>
      <w:sdtContent>
        <w:p w14:paraId="3297E3BF" w14:textId="47ABDAA7" w:rsidR="00372134" w:rsidRPr="00372134" w:rsidRDefault="00372134" w:rsidP="00372134">
          <w:pPr>
            <w:pStyle w:val="TOCHeading"/>
            <w:jc w:val="center"/>
            <w:rPr>
              <w:rFonts w:ascii="Times New Roman" w:hAnsi="Times New Roman" w:cs="Times New Roman"/>
              <w:color w:val="auto"/>
            </w:rPr>
          </w:pPr>
          <w:r w:rsidRPr="00372134">
            <w:rPr>
              <w:rFonts w:ascii="Times New Roman" w:hAnsi="Times New Roman" w:cs="Times New Roman"/>
              <w:color w:val="auto"/>
            </w:rPr>
            <w:t>Table of Contents</w:t>
          </w:r>
        </w:p>
        <w:p w14:paraId="680A4916" w14:textId="67044E30" w:rsidR="00E16B49" w:rsidRDefault="00372134">
          <w:pPr>
            <w:pStyle w:val="TOC1"/>
            <w:tabs>
              <w:tab w:val="right" w:leader="dot" w:pos="9350"/>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36496205" w:history="1">
            <w:r w:rsidR="00E16B49" w:rsidRPr="007416E4">
              <w:rPr>
                <w:rStyle w:val="Hyperlink"/>
                <w:noProof/>
              </w:rPr>
              <w:t>About Me</w:t>
            </w:r>
            <w:r w:rsidR="00E16B49">
              <w:rPr>
                <w:noProof/>
                <w:webHidden/>
              </w:rPr>
              <w:tab/>
            </w:r>
            <w:r w:rsidR="00E16B49">
              <w:rPr>
                <w:noProof/>
                <w:webHidden/>
              </w:rPr>
              <w:fldChar w:fldCharType="begin"/>
            </w:r>
            <w:r w:rsidR="00E16B49">
              <w:rPr>
                <w:noProof/>
                <w:webHidden/>
              </w:rPr>
              <w:instrText xml:space="preserve"> PAGEREF _Toc36496205 \h </w:instrText>
            </w:r>
            <w:r w:rsidR="00E16B49">
              <w:rPr>
                <w:noProof/>
                <w:webHidden/>
              </w:rPr>
            </w:r>
            <w:r w:rsidR="00E16B49">
              <w:rPr>
                <w:noProof/>
                <w:webHidden/>
              </w:rPr>
              <w:fldChar w:fldCharType="separate"/>
            </w:r>
            <w:r w:rsidR="00424B74">
              <w:rPr>
                <w:noProof/>
                <w:webHidden/>
              </w:rPr>
              <w:t>3</w:t>
            </w:r>
            <w:r w:rsidR="00E16B49">
              <w:rPr>
                <w:noProof/>
                <w:webHidden/>
              </w:rPr>
              <w:fldChar w:fldCharType="end"/>
            </w:r>
          </w:hyperlink>
        </w:p>
        <w:p w14:paraId="6DA2C355" w14:textId="70A6B235" w:rsidR="00E16B49" w:rsidRDefault="002A2FEC">
          <w:pPr>
            <w:pStyle w:val="TOC2"/>
            <w:tabs>
              <w:tab w:val="left" w:pos="880"/>
              <w:tab w:val="right" w:leader="dot" w:pos="9350"/>
            </w:tabs>
            <w:rPr>
              <w:rFonts w:asciiTheme="minorHAnsi" w:eastAsiaTheme="minorEastAsia" w:hAnsiTheme="minorHAnsi"/>
              <w:noProof/>
              <w:sz w:val="22"/>
            </w:rPr>
          </w:pPr>
          <w:hyperlink w:anchor="_Toc36496206" w:history="1">
            <w:r w:rsidR="00E16B49" w:rsidRPr="007416E4">
              <w:rPr>
                <w:rStyle w:val="Hyperlink"/>
                <w:noProof/>
              </w:rPr>
              <w:t>A.</w:t>
            </w:r>
            <w:r w:rsidR="00E16B49">
              <w:rPr>
                <w:rFonts w:asciiTheme="minorHAnsi" w:eastAsiaTheme="minorEastAsia" w:hAnsiTheme="minorHAnsi"/>
                <w:noProof/>
                <w:sz w:val="22"/>
              </w:rPr>
              <w:tab/>
            </w:r>
            <w:r w:rsidR="00E16B49" w:rsidRPr="007416E4">
              <w:rPr>
                <w:rStyle w:val="Hyperlink"/>
                <w:noProof/>
              </w:rPr>
              <w:t>Contact Information</w:t>
            </w:r>
            <w:r w:rsidR="00E16B49">
              <w:rPr>
                <w:noProof/>
                <w:webHidden/>
              </w:rPr>
              <w:tab/>
            </w:r>
            <w:r w:rsidR="00E16B49">
              <w:rPr>
                <w:noProof/>
                <w:webHidden/>
              </w:rPr>
              <w:fldChar w:fldCharType="begin"/>
            </w:r>
            <w:r w:rsidR="00E16B49">
              <w:rPr>
                <w:noProof/>
                <w:webHidden/>
              </w:rPr>
              <w:instrText xml:space="preserve"> PAGEREF _Toc36496206 \h </w:instrText>
            </w:r>
            <w:r w:rsidR="00E16B49">
              <w:rPr>
                <w:noProof/>
                <w:webHidden/>
              </w:rPr>
            </w:r>
            <w:r w:rsidR="00E16B49">
              <w:rPr>
                <w:noProof/>
                <w:webHidden/>
              </w:rPr>
              <w:fldChar w:fldCharType="separate"/>
            </w:r>
            <w:r w:rsidR="00424B74">
              <w:rPr>
                <w:noProof/>
                <w:webHidden/>
              </w:rPr>
              <w:t>4</w:t>
            </w:r>
            <w:r w:rsidR="00E16B49">
              <w:rPr>
                <w:noProof/>
                <w:webHidden/>
              </w:rPr>
              <w:fldChar w:fldCharType="end"/>
            </w:r>
          </w:hyperlink>
        </w:p>
        <w:p w14:paraId="182C74C4" w14:textId="60332498" w:rsidR="00E16B49" w:rsidRDefault="002A2FEC">
          <w:pPr>
            <w:pStyle w:val="TOC2"/>
            <w:tabs>
              <w:tab w:val="left" w:pos="880"/>
              <w:tab w:val="right" w:leader="dot" w:pos="9350"/>
            </w:tabs>
            <w:rPr>
              <w:rFonts w:asciiTheme="minorHAnsi" w:eastAsiaTheme="minorEastAsia" w:hAnsiTheme="minorHAnsi"/>
              <w:noProof/>
              <w:sz w:val="22"/>
            </w:rPr>
          </w:pPr>
          <w:hyperlink w:anchor="_Toc36496207" w:history="1">
            <w:r w:rsidR="00E16B49" w:rsidRPr="007416E4">
              <w:rPr>
                <w:rStyle w:val="Hyperlink"/>
                <w:noProof/>
              </w:rPr>
              <w:t>B.</w:t>
            </w:r>
            <w:r w:rsidR="00E16B49">
              <w:rPr>
                <w:rFonts w:asciiTheme="minorHAnsi" w:eastAsiaTheme="minorEastAsia" w:hAnsiTheme="minorHAnsi"/>
                <w:noProof/>
                <w:sz w:val="22"/>
              </w:rPr>
              <w:tab/>
            </w:r>
            <w:r w:rsidR="00E16B49" w:rsidRPr="007416E4">
              <w:rPr>
                <w:rStyle w:val="Hyperlink"/>
                <w:noProof/>
              </w:rPr>
              <w:t>University Referee</w:t>
            </w:r>
            <w:r w:rsidR="00E16B49">
              <w:rPr>
                <w:noProof/>
                <w:webHidden/>
              </w:rPr>
              <w:tab/>
            </w:r>
            <w:r w:rsidR="00E16B49">
              <w:rPr>
                <w:noProof/>
                <w:webHidden/>
              </w:rPr>
              <w:fldChar w:fldCharType="begin"/>
            </w:r>
            <w:r w:rsidR="00E16B49">
              <w:rPr>
                <w:noProof/>
                <w:webHidden/>
              </w:rPr>
              <w:instrText xml:space="preserve"> PAGEREF _Toc36496207 \h </w:instrText>
            </w:r>
            <w:r w:rsidR="00E16B49">
              <w:rPr>
                <w:noProof/>
                <w:webHidden/>
              </w:rPr>
            </w:r>
            <w:r w:rsidR="00E16B49">
              <w:rPr>
                <w:noProof/>
                <w:webHidden/>
              </w:rPr>
              <w:fldChar w:fldCharType="separate"/>
            </w:r>
            <w:r w:rsidR="00424B74">
              <w:rPr>
                <w:noProof/>
                <w:webHidden/>
              </w:rPr>
              <w:t>4</w:t>
            </w:r>
            <w:r w:rsidR="00E16B49">
              <w:rPr>
                <w:noProof/>
                <w:webHidden/>
              </w:rPr>
              <w:fldChar w:fldCharType="end"/>
            </w:r>
          </w:hyperlink>
        </w:p>
        <w:p w14:paraId="7C88316E" w14:textId="685F5E13" w:rsidR="00E16B49" w:rsidRDefault="002A2FEC">
          <w:pPr>
            <w:pStyle w:val="TOC2"/>
            <w:tabs>
              <w:tab w:val="left" w:pos="880"/>
              <w:tab w:val="right" w:leader="dot" w:pos="9350"/>
            </w:tabs>
            <w:rPr>
              <w:rFonts w:asciiTheme="minorHAnsi" w:eastAsiaTheme="minorEastAsia" w:hAnsiTheme="minorHAnsi"/>
              <w:noProof/>
              <w:sz w:val="22"/>
            </w:rPr>
          </w:pPr>
          <w:hyperlink w:anchor="_Toc36496208" w:history="1">
            <w:r w:rsidR="00E16B49" w:rsidRPr="007416E4">
              <w:rPr>
                <w:rStyle w:val="Hyperlink"/>
                <w:noProof/>
              </w:rPr>
              <w:t>C.</w:t>
            </w:r>
            <w:r w:rsidR="00E16B49">
              <w:rPr>
                <w:rFonts w:asciiTheme="minorHAnsi" w:eastAsiaTheme="minorEastAsia" w:hAnsiTheme="minorHAnsi"/>
                <w:noProof/>
                <w:sz w:val="22"/>
              </w:rPr>
              <w:tab/>
            </w:r>
            <w:r w:rsidR="00E16B49" w:rsidRPr="007416E4">
              <w:rPr>
                <w:rStyle w:val="Hyperlink"/>
                <w:noProof/>
              </w:rPr>
              <w:t>Internship Referee</w:t>
            </w:r>
            <w:r w:rsidR="00E16B49">
              <w:rPr>
                <w:noProof/>
                <w:webHidden/>
              </w:rPr>
              <w:tab/>
            </w:r>
            <w:r w:rsidR="00E16B49">
              <w:rPr>
                <w:noProof/>
                <w:webHidden/>
              </w:rPr>
              <w:fldChar w:fldCharType="begin"/>
            </w:r>
            <w:r w:rsidR="00E16B49">
              <w:rPr>
                <w:noProof/>
                <w:webHidden/>
              </w:rPr>
              <w:instrText xml:space="preserve"> PAGEREF _Toc36496208 \h </w:instrText>
            </w:r>
            <w:r w:rsidR="00E16B49">
              <w:rPr>
                <w:noProof/>
                <w:webHidden/>
              </w:rPr>
            </w:r>
            <w:r w:rsidR="00E16B49">
              <w:rPr>
                <w:noProof/>
                <w:webHidden/>
              </w:rPr>
              <w:fldChar w:fldCharType="separate"/>
            </w:r>
            <w:r w:rsidR="00424B74">
              <w:rPr>
                <w:noProof/>
                <w:webHidden/>
              </w:rPr>
              <w:t>4</w:t>
            </w:r>
            <w:r w:rsidR="00E16B49">
              <w:rPr>
                <w:noProof/>
                <w:webHidden/>
              </w:rPr>
              <w:fldChar w:fldCharType="end"/>
            </w:r>
          </w:hyperlink>
        </w:p>
        <w:p w14:paraId="0FDD4BF0" w14:textId="43810C52" w:rsidR="00E16B49" w:rsidRDefault="002A2FEC">
          <w:pPr>
            <w:pStyle w:val="TOC1"/>
            <w:tabs>
              <w:tab w:val="left" w:pos="440"/>
              <w:tab w:val="right" w:leader="dot" w:pos="9350"/>
            </w:tabs>
            <w:rPr>
              <w:rFonts w:asciiTheme="minorHAnsi" w:eastAsiaTheme="minorEastAsia" w:hAnsiTheme="minorHAnsi"/>
              <w:noProof/>
              <w:sz w:val="22"/>
            </w:rPr>
          </w:pPr>
          <w:hyperlink w:anchor="_Toc36496209" w:history="1">
            <w:r w:rsidR="00E16B49" w:rsidRPr="007416E4">
              <w:rPr>
                <w:rStyle w:val="Hyperlink"/>
                <w:noProof/>
              </w:rPr>
              <w:t>1.</w:t>
            </w:r>
            <w:r w:rsidR="00E16B49">
              <w:rPr>
                <w:rFonts w:asciiTheme="minorHAnsi" w:eastAsiaTheme="minorEastAsia" w:hAnsiTheme="minorHAnsi"/>
                <w:noProof/>
                <w:sz w:val="22"/>
              </w:rPr>
              <w:tab/>
            </w:r>
            <w:r w:rsidR="00E16B49" w:rsidRPr="007416E4">
              <w:rPr>
                <w:rStyle w:val="Hyperlink"/>
                <w:noProof/>
              </w:rPr>
              <w:t>Background to the problem</w:t>
            </w:r>
            <w:r w:rsidR="00E16B49">
              <w:rPr>
                <w:noProof/>
                <w:webHidden/>
              </w:rPr>
              <w:tab/>
            </w:r>
            <w:r w:rsidR="00E16B49">
              <w:rPr>
                <w:noProof/>
                <w:webHidden/>
              </w:rPr>
              <w:fldChar w:fldCharType="begin"/>
            </w:r>
            <w:r w:rsidR="00E16B49">
              <w:rPr>
                <w:noProof/>
                <w:webHidden/>
              </w:rPr>
              <w:instrText xml:space="preserve"> PAGEREF _Toc36496209 \h </w:instrText>
            </w:r>
            <w:r w:rsidR="00E16B49">
              <w:rPr>
                <w:noProof/>
                <w:webHidden/>
              </w:rPr>
            </w:r>
            <w:r w:rsidR="00E16B49">
              <w:rPr>
                <w:noProof/>
                <w:webHidden/>
              </w:rPr>
              <w:fldChar w:fldCharType="separate"/>
            </w:r>
            <w:r w:rsidR="00424B74">
              <w:rPr>
                <w:noProof/>
                <w:webHidden/>
              </w:rPr>
              <w:t>5</w:t>
            </w:r>
            <w:r w:rsidR="00E16B49">
              <w:rPr>
                <w:noProof/>
                <w:webHidden/>
              </w:rPr>
              <w:fldChar w:fldCharType="end"/>
            </w:r>
          </w:hyperlink>
        </w:p>
        <w:p w14:paraId="37B6FD25" w14:textId="6AFA1A63" w:rsidR="00E16B49" w:rsidRDefault="002A2FEC">
          <w:pPr>
            <w:pStyle w:val="TOC2"/>
            <w:tabs>
              <w:tab w:val="left" w:pos="880"/>
              <w:tab w:val="right" w:leader="dot" w:pos="9350"/>
            </w:tabs>
            <w:rPr>
              <w:rFonts w:asciiTheme="minorHAnsi" w:eastAsiaTheme="minorEastAsia" w:hAnsiTheme="minorHAnsi"/>
              <w:noProof/>
              <w:sz w:val="22"/>
            </w:rPr>
          </w:pPr>
          <w:hyperlink w:anchor="_Toc36496210" w:history="1">
            <w:r w:rsidR="00E16B49" w:rsidRPr="007416E4">
              <w:rPr>
                <w:rStyle w:val="Hyperlink"/>
                <w:noProof/>
              </w:rPr>
              <w:t>1.1.</w:t>
            </w:r>
            <w:r w:rsidR="00E16B49">
              <w:rPr>
                <w:rFonts w:asciiTheme="minorHAnsi" w:eastAsiaTheme="minorEastAsia" w:hAnsiTheme="minorHAnsi"/>
                <w:noProof/>
                <w:sz w:val="22"/>
              </w:rPr>
              <w:tab/>
            </w:r>
            <w:r w:rsidR="00E16B49" w:rsidRPr="007416E4">
              <w:rPr>
                <w:rStyle w:val="Hyperlink"/>
                <w:noProof/>
              </w:rPr>
              <w:t>Prologue</w:t>
            </w:r>
            <w:r w:rsidR="00E16B49">
              <w:rPr>
                <w:noProof/>
                <w:webHidden/>
              </w:rPr>
              <w:tab/>
            </w:r>
            <w:r w:rsidR="00E16B49">
              <w:rPr>
                <w:noProof/>
                <w:webHidden/>
              </w:rPr>
              <w:fldChar w:fldCharType="begin"/>
            </w:r>
            <w:r w:rsidR="00E16B49">
              <w:rPr>
                <w:noProof/>
                <w:webHidden/>
              </w:rPr>
              <w:instrText xml:space="preserve"> PAGEREF _Toc36496210 \h </w:instrText>
            </w:r>
            <w:r w:rsidR="00E16B49">
              <w:rPr>
                <w:noProof/>
                <w:webHidden/>
              </w:rPr>
            </w:r>
            <w:r w:rsidR="00E16B49">
              <w:rPr>
                <w:noProof/>
                <w:webHidden/>
              </w:rPr>
              <w:fldChar w:fldCharType="separate"/>
            </w:r>
            <w:r w:rsidR="00424B74">
              <w:rPr>
                <w:noProof/>
                <w:webHidden/>
              </w:rPr>
              <w:t>5</w:t>
            </w:r>
            <w:r w:rsidR="00E16B49">
              <w:rPr>
                <w:noProof/>
                <w:webHidden/>
              </w:rPr>
              <w:fldChar w:fldCharType="end"/>
            </w:r>
          </w:hyperlink>
        </w:p>
        <w:p w14:paraId="021A4ECF" w14:textId="1E175BB8" w:rsidR="00E16B49" w:rsidRDefault="002A2FEC">
          <w:pPr>
            <w:pStyle w:val="TOC2"/>
            <w:tabs>
              <w:tab w:val="left" w:pos="880"/>
              <w:tab w:val="right" w:leader="dot" w:pos="9350"/>
            </w:tabs>
            <w:rPr>
              <w:rFonts w:asciiTheme="minorHAnsi" w:eastAsiaTheme="minorEastAsia" w:hAnsiTheme="minorHAnsi"/>
              <w:noProof/>
              <w:sz w:val="22"/>
            </w:rPr>
          </w:pPr>
          <w:hyperlink w:anchor="_Toc36496211" w:history="1">
            <w:r w:rsidR="00E16B49" w:rsidRPr="007416E4">
              <w:rPr>
                <w:rStyle w:val="Hyperlink"/>
                <w:noProof/>
              </w:rPr>
              <w:t>1.2.</w:t>
            </w:r>
            <w:r w:rsidR="00E16B49">
              <w:rPr>
                <w:rFonts w:asciiTheme="minorHAnsi" w:eastAsiaTheme="minorEastAsia" w:hAnsiTheme="minorHAnsi"/>
                <w:noProof/>
                <w:sz w:val="22"/>
              </w:rPr>
              <w:tab/>
            </w:r>
            <w:r w:rsidR="00E16B49" w:rsidRPr="007416E4">
              <w:rPr>
                <w:rStyle w:val="Hyperlink"/>
                <w:noProof/>
              </w:rPr>
              <w:t>Muons</w:t>
            </w:r>
            <w:r w:rsidR="00E16B49">
              <w:rPr>
                <w:noProof/>
                <w:webHidden/>
              </w:rPr>
              <w:tab/>
            </w:r>
            <w:r w:rsidR="00E16B49">
              <w:rPr>
                <w:noProof/>
                <w:webHidden/>
              </w:rPr>
              <w:fldChar w:fldCharType="begin"/>
            </w:r>
            <w:r w:rsidR="00E16B49">
              <w:rPr>
                <w:noProof/>
                <w:webHidden/>
              </w:rPr>
              <w:instrText xml:space="preserve"> PAGEREF _Toc36496211 \h </w:instrText>
            </w:r>
            <w:r w:rsidR="00E16B49">
              <w:rPr>
                <w:noProof/>
                <w:webHidden/>
              </w:rPr>
            </w:r>
            <w:r w:rsidR="00E16B49">
              <w:rPr>
                <w:noProof/>
                <w:webHidden/>
              </w:rPr>
              <w:fldChar w:fldCharType="separate"/>
            </w:r>
            <w:r w:rsidR="00424B74">
              <w:rPr>
                <w:noProof/>
                <w:webHidden/>
              </w:rPr>
              <w:t>5</w:t>
            </w:r>
            <w:r w:rsidR="00E16B49">
              <w:rPr>
                <w:noProof/>
                <w:webHidden/>
              </w:rPr>
              <w:fldChar w:fldCharType="end"/>
            </w:r>
          </w:hyperlink>
        </w:p>
        <w:p w14:paraId="464E10EC" w14:textId="3A4472B0" w:rsidR="00E16B49" w:rsidRDefault="002A2FEC">
          <w:pPr>
            <w:pStyle w:val="TOC2"/>
            <w:tabs>
              <w:tab w:val="left" w:pos="880"/>
              <w:tab w:val="right" w:leader="dot" w:pos="9350"/>
            </w:tabs>
            <w:rPr>
              <w:rFonts w:asciiTheme="minorHAnsi" w:eastAsiaTheme="minorEastAsia" w:hAnsiTheme="minorHAnsi"/>
              <w:noProof/>
              <w:sz w:val="22"/>
            </w:rPr>
          </w:pPr>
          <w:hyperlink w:anchor="_Toc36496212" w:history="1">
            <w:r w:rsidR="00E16B49" w:rsidRPr="007416E4">
              <w:rPr>
                <w:rStyle w:val="Hyperlink"/>
                <w:noProof/>
              </w:rPr>
              <w:t>1.3.</w:t>
            </w:r>
            <w:r w:rsidR="00E16B49">
              <w:rPr>
                <w:rFonts w:asciiTheme="minorHAnsi" w:eastAsiaTheme="minorEastAsia" w:hAnsiTheme="minorHAnsi"/>
                <w:noProof/>
                <w:sz w:val="22"/>
              </w:rPr>
              <w:tab/>
            </w:r>
            <w:r w:rsidR="00E16B49" w:rsidRPr="007416E4">
              <w:rPr>
                <w:rStyle w:val="Hyperlink"/>
                <w:noProof/>
              </w:rPr>
              <w:t>Compact Muon Solenoid</w:t>
            </w:r>
            <w:r w:rsidR="00E16B49">
              <w:rPr>
                <w:noProof/>
                <w:webHidden/>
              </w:rPr>
              <w:tab/>
            </w:r>
            <w:r w:rsidR="00E16B49">
              <w:rPr>
                <w:noProof/>
                <w:webHidden/>
              </w:rPr>
              <w:fldChar w:fldCharType="begin"/>
            </w:r>
            <w:r w:rsidR="00E16B49">
              <w:rPr>
                <w:noProof/>
                <w:webHidden/>
              </w:rPr>
              <w:instrText xml:space="preserve"> PAGEREF _Toc36496212 \h </w:instrText>
            </w:r>
            <w:r w:rsidR="00E16B49">
              <w:rPr>
                <w:noProof/>
                <w:webHidden/>
              </w:rPr>
            </w:r>
            <w:r w:rsidR="00E16B49">
              <w:rPr>
                <w:noProof/>
                <w:webHidden/>
              </w:rPr>
              <w:fldChar w:fldCharType="separate"/>
            </w:r>
            <w:r w:rsidR="00424B74">
              <w:rPr>
                <w:noProof/>
                <w:webHidden/>
              </w:rPr>
              <w:t>5</w:t>
            </w:r>
            <w:r w:rsidR="00E16B49">
              <w:rPr>
                <w:noProof/>
                <w:webHidden/>
              </w:rPr>
              <w:fldChar w:fldCharType="end"/>
            </w:r>
          </w:hyperlink>
        </w:p>
        <w:p w14:paraId="3BEC10A5" w14:textId="22743329" w:rsidR="00E16B49" w:rsidRDefault="002A2FEC">
          <w:pPr>
            <w:pStyle w:val="TOC2"/>
            <w:tabs>
              <w:tab w:val="left" w:pos="880"/>
              <w:tab w:val="right" w:leader="dot" w:pos="9350"/>
            </w:tabs>
            <w:rPr>
              <w:rFonts w:asciiTheme="minorHAnsi" w:eastAsiaTheme="minorEastAsia" w:hAnsiTheme="minorHAnsi"/>
              <w:noProof/>
              <w:sz w:val="22"/>
            </w:rPr>
          </w:pPr>
          <w:hyperlink w:anchor="_Toc36496213" w:history="1">
            <w:r w:rsidR="00E16B49" w:rsidRPr="007416E4">
              <w:rPr>
                <w:rStyle w:val="Hyperlink"/>
                <w:noProof/>
              </w:rPr>
              <w:t>1.4.</w:t>
            </w:r>
            <w:r w:rsidR="00E16B49">
              <w:rPr>
                <w:rFonts w:asciiTheme="minorHAnsi" w:eastAsiaTheme="minorEastAsia" w:hAnsiTheme="minorHAnsi"/>
                <w:noProof/>
                <w:sz w:val="22"/>
              </w:rPr>
              <w:tab/>
            </w:r>
            <w:r w:rsidR="00E16B49" w:rsidRPr="007416E4">
              <w:rPr>
                <w:rStyle w:val="Hyperlink"/>
                <w:noProof/>
              </w:rPr>
              <w:t>CMS Trigger</w:t>
            </w:r>
            <w:r w:rsidR="00E16B49">
              <w:rPr>
                <w:noProof/>
                <w:webHidden/>
              </w:rPr>
              <w:tab/>
            </w:r>
            <w:r w:rsidR="00E16B49">
              <w:rPr>
                <w:noProof/>
                <w:webHidden/>
              </w:rPr>
              <w:fldChar w:fldCharType="begin"/>
            </w:r>
            <w:r w:rsidR="00E16B49">
              <w:rPr>
                <w:noProof/>
                <w:webHidden/>
              </w:rPr>
              <w:instrText xml:space="preserve"> PAGEREF _Toc36496213 \h </w:instrText>
            </w:r>
            <w:r w:rsidR="00E16B49">
              <w:rPr>
                <w:noProof/>
                <w:webHidden/>
              </w:rPr>
            </w:r>
            <w:r w:rsidR="00E16B49">
              <w:rPr>
                <w:noProof/>
                <w:webHidden/>
              </w:rPr>
              <w:fldChar w:fldCharType="separate"/>
            </w:r>
            <w:r w:rsidR="00424B74">
              <w:rPr>
                <w:noProof/>
                <w:webHidden/>
              </w:rPr>
              <w:t>5</w:t>
            </w:r>
            <w:r w:rsidR="00E16B49">
              <w:rPr>
                <w:noProof/>
                <w:webHidden/>
              </w:rPr>
              <w:fldChar w:fldCharType="end"/>
            </w:r>
          </w:hyperlink>
        </w:p>
        <w:p w14:paraId="6A474B6D" w14:textId="2558DDF9" w:rsidR="00E16B49" w:rsidRDefault="002A2FEC">
          <w:pPr>
            <w:pStyle w:val="TOC1"/>
            <w:tabs>
              <w:tab w:val="left" w:pos="440"/>
              <w:tab w:val="right" w:leader="dot" w:pos="9350"/>
            </w:tabs>
            <w:rPr>
              <w:rFonts w:asciiTheme="minorHAnsi" w:eastAsiaTheme="minorEastAsia" w:hAnsiTheme="minorHAnsi"/>
              <w:noProof/>
              <w:sz w:val="22"/>
            </w:rPr>
          </w:pPr>
          <w:hyperlink w:anchor="_Toc36496214" w:history="1">
            <w:r w:rsidR="00E16B49" w:rsidRPr="007416E4">
              <w:rPr>
                <w:rStyle w:val="Hyperlink"/>
                <w:noProof/>
              </w:rPr>
              <w:t>2.</w:t>
            </w:r>
            <w:r w:rsidR="00E16B49">
              <w:rPr>
                <w:rFonts w:asciiTheme="minorHAnsi" w:eastAsiaTheme="minorEastAsia" w:hAnsiTheme="minorHAnsi"/>
                <w:noProof/>
                <w:sz w:val="22"/>
              </w:rPr>
              <w:tab/>
            </w:r>
            <w:r w:rsidR="00E16B49" w:rsidRPr="007416E4">
              <w:rPr>
                <w:rStyle w:val="Hyperlink"/>
                <w:noProof/>
              </w:rPr>
              <w:t>Requirement Survey</w:t>
            </w:r>
            <w:r w:rsidR="00E16B49">
              <w:rPr>
                <w:noProof/>
                <w:webHidden/>
              </w:rPr>
              <w:tab/>
            </w:r>
            <w:r w:rsidR="00E16B49">
              <w:rPr>
                <w:noProof/>
                <w:webHidden/>
              </w:rPr>
              <w:fldChar w:fldCharType="begin"/>
            </w:r>
            <w:r w:rsidR="00E16B49">
              <w:rPr>
                <w:noProof/>
                <w:webHidden/>
              </w:rPr>
              <w:instrText xml:space="preserve"> PAGEREF _Toc36496214 \h </w:instrText>
            </w:r>
            <w:r w:rsidR="00E16B49">
              <w:rPr>
                <w:noProof/>
                <w:webHidden/>
              </w:rPr>
            </w:r>
            <w:r w:rsidR="00E16B49">
              <w:rPr>
                <w:noProof/>
                <w:webHidden/>
              </w:rPr>
              <w:fldChar w:fldCharType="separate"/>
            </w:r>
            <w:r w:rsidR="00424B74">
              <w:rPr>
                <w:noProof/>
                <w:webHidden/>
              </w:rPr>
              <w:t>6</w:t>
            </w:r>
            <w:r w:rsidR="00E16B49">
              <w:rPr>
                <w:noProof/>
                <w:webHidden/>
              </w:rPr>
              <w:fldChar w:fldCharType="end"/>
            </w:r>
          </w:hyperlink>
        </w:p>
        <w:p w14:paraId="4C258B5C" w14:textId="3C5160C0" w:rsidR="00E16B49" w:rsidRDefault="002A2FEC">
          <w:pPr>
            <w:pStyle w:val="TOC2"/>
            <w:tabs>
              <w:tab w:val="left" w:pos="880"/>
              <w:tab w:val="right" w:leader="dot" w:pos="9350"/>
            </w:tabs>
            <w:rPr>
              <w:rFonts w:asciiTheme="minorHAnsi" w:eastAsiaTheme="minorEastAsia" w:hAnsiTheme="minorHAnsi"/>
              <w:noProof/>
              <w:sz w:val="22"/>
            </w:rPr>
          </w:pPr>
          <w:hyperlink w:anchor="_Toc36496215" w:history="1">
            <w:r w:rsidR="00E16B49" w:rsidRPr="007416E4">
              <w:rPr>
                <w:rStyle w:val="Hyperlink"/>
                <w:noProof/>
              </w:rPr>
              <w:t>2.1.</w:t>
            </w:r>
            <w:r w:rsidR="00E16B49">
              <w:rPr>
                <w:rFonts w:asciiTheme="minorHAnsi" w:eastAsiaTheme="minorEastAsia" w:hAnsiTheme="minorHAnsi"/>
                <w:noProof/>
                <w:sz w:val="22"/>
              </w:rPr>
              <w:tab/>
            </w:r>
            <w:r w:rsidR="00E16B49" w:rsidRPr="007416E4">
              <w:rPr>
                <w:rStyle w:val="Hyperlink"/>
                <w:noProof/>
              </w:rPr>
              <w:t>Problem definition</w:t>
            </w:r>
            <w:r w:rsidR="00E16B49">
              <w:rPr>
                <w:noProof/>
                <w:webHidden/>
              </w:rPr>
              <w:tab/>
            </w:r>
            <w:r w:rsidR="00E16B49">
              <w:rPr>
                <w:noProof/>
                <w:webHidden/>
              </w:rPr>
              <w:fldChar w:fldCharType="begin"/>
            </w:r>
            <w:r w:rsidR="00E16B49">
              <w:rPr>
                <w:noProof/>
                <w:webHidden/>
              </w:rPr>
              <w:instrText xml:space="preserve"> PAGEREF _Toc36496215 \h </w:instrText>
            </w:r>
            <w:r w:rsidR="00E16B49">
              <w:rPr>
                <w:noProof/>
                <w:webHidden/>
              </w:rPr>
            </w:r>
            <w:r w:rsidR="00E16B49">
              <w:rPr>
                <w:noProof/>
                <w:webHidden/>
              </w:rPr>
              <w:fldChar w:fldCharType="separate"/>
            </w:r>
            <w:r w:rsidR="00424B74">
              <w:rPr>
                <w:noProof/>
                <w:webHidden/>
              </w:rPr>
              <w:t>6</w:t>
            </w:r>
            <w:r w:rsidR="00E16B49">
              <w:rPr>
                <w:noProof/>
                <w:webHidden/>
              </w:rPr>
              <w:fldChar w:fldCharType="end"/>
            </w:r>
          </w:hyperlink>
        </w:p>
        <w:p w14:paraId="57601E70" w14:textId="383E82E8" w:rsidR="00E16B49" w:rsidRDefault="002A2FEC">
          <w:pPr>
            <w:pStyle w:val="TOC2"/>
            <w:tabs>
              <w:tab w:val="left" w:pos="880"/>
              <w:tab w:val="right" w:leader="dot" w:pos="9350"/>
            </w:tabs>
            <w:rPr>
              <w:rFonts w:asciiTheme="minorHAnsi" w:eastAsiaTheme="minorEastAsia" w:hAnsiTheme="minorHAnsi"/>
              <w:noProof/>
              <w:sz w:val="22"/>
            </w:rPr>
          </w:pPr>
          <w:hyperlink w:anchor="_Toc36496216" w:history="1">
            <w:r w:rsidR="00E16B49" w:rsidRPr="007416E4">
              <w:rPr>
                <w:rStyle w:val="Hyperlink"/>
                <w:noProof/>
              </w:rPr>
              <w:t>2.2.</w:t>
            </w:r>
            <w:r w:rsidR="00E16B49">
              <w:rPr>
                <w:rFonts w:asciiTheme="minorHAnsi" w:eastAsiaTheme="minorEastAsia" w:hAnsiTheme="minorHAnsi"/>
                <w:noProof/>
                <w:sz w:val="22"/>
              </w:rPr>
              <w:tab/>
            </w:r>
            <w:r w:rsidR="00E16B49" w:rsidRPr="007416E4">
              <w:rPr>
                <w:rStyle w:val="Hyperlink"/>
                <w:noProof/>
              </w:rPr>
              <w:t>Rich Picture</w:t>
            </w:r>
            <w:r w:rsidR="00E16B49">
              <w:rPr>
                <w:noProof/>
                <w:webHidden/>
              </w:rPr>
              <w:tab/>
            </w:r>
            <w:r w:rsidR="00E16B49">
              <w:rPr>
                <w:noProof/>
                <w:webHidden/>
              </w:rPr>
              <w:fldChar w:fldCharType="begin"/>
            </w:r>
            <w:r w:rsidR="00E16B49">
              <w:rPr>
                <w:noProof/>
                <w:webHidden/>
              </w:rPr>
              <w:instrText xml:space="preserve"> PAGEREF _Toc36496216 \h </w:instrText>
            </w:r>
            <w:r w:rsidR="00E16B49">
              <w:rPr>
                <w:noProof/>
                <w:webHidden/>
              </w:rPr>
            </w:r>
            <w:r w:rsidR="00E16B49">
              <w:rPr>
                <w:noProof/>
                <w:webHidden/>
              </w:rPr>
              <w:fldChar w:fldCharType="separate"/>
            </w:r>
            <w:r w:rsidR="00424B74">
              <w:rPr>
                <w:noProof/>
                <w:webHidden/>
              </w:rPr>
              <w:t>6</w:t>
            </w:r>
            <w:r w:rsidR="00E16B49">
              <w:rPr>
                <w:noProof/>
                <w:webHidden/>
              </w:rPr>
              <w:fldChar w:fldCharType="end"/>
            </w:r>
          </w:hyperlink>
        </w:p>
        <w:p w14:paraId="1D7C9C9C" w14:textId="571CCEBF" w:rsidR="00E16B49" w:rsidRDefault="002A2FEC">
          <w:pPr>
            <w:pStyle w:val="TOC2"/>
            <w:tabs>
              <w:tab w:val="left" w:pos="880"/>
              <w:tab w:val="right" w:leader="dot" w:pos="9350"/>
            </w:tabs>
            <w:rPr>
              <w:rFonts w:asciiTheme="minorHAnsi" w:eastAsiaTheme="minorEastAsia" w:hAnsiTheme="minorHAnsi"/>
              <w:noProof/>
              <w:sz w:val="22"/>
            </w:rPr>
          </w:pPr>
          <w:hyperlink w:anchor="_Toc36496217" w:history="1">
            <w:r w:rsidR="00E16B49" w:rsidRPr="007416E4">
              <w:rPr>
                <w:rStyle w:val="Hyperlink"/>
                <w:noProof/>
              </w:rPr>
              <w:t>2.3.</w:t>
            </w:r>
            <w:r w:rsidR="00E16B49">
              <w:rPr>
                <w:rFonts w:asciiTheme="minorHAnsi" w:eastAsiaTheme="minorEastAsia" w:hAnsiTheme="minorHAnsi"/>
                <w:noProof/>
                <w:sz w:val="22"/>
              </w:rPr>
              <w:tab/>
            </w:r>
            <w:r w:rsidR="00E16B49" w:rsidRPr="007416E4">
              <w:rPr>
                <w:rStyle w:val="Hyperlink"/>
                <w:noProof/>
              </w:rPr>
              <w:t>What can be reused?</w:t>
            </w:r>
            <w:r w:rsidR="00E16B49">
              <w:rPr>
                <w:noProof/>
                <w:webHidden/>
              </w:rPr>
              <w:tab/>
            </w:r>
            <w:r w:rsidR="00E16B49">
              <w:rPr>
                <w:noProof/>
                <w:webHidden/>
              </w:rPr>
              <w:fldChar w:fldCharType="begin"/>
            </w:r>
            <w:r w:rsidR="00E16B49">
              <w:rPr>
                <w:noProof/>
                <w:webHidden/>
              </w:rPr>
              <w:instrText xml:space="preserve"> PAGEREF _Toc36496217 \h </w:instrText>
            </w:r>
            <w:r w:rsidR="00E16B49">
              <w:rPr>
                <w:noProof/>
                <w:webHidden/>
              </w:rPr>
            </w:r>
            <w:r w:rsidR="00E16B49">
              <w:rPr>
                <w:noProof/>
                <w:webHidden/>
              </w:rPr>
              <w:fldChar w:fldCharType="separate"/>
            </w:r>
            <w:r w:rsidR="00424B74">
              <w:rPr>
                <w:noProof/>
                <w:webHidden/>
              </w:rPr>
              <w:t>8</w:t>
            </w:r>
            <w:r w:rsidR="00E16B49">
              <w:rPr>
                <w:noProof/>
                <w:webHidden/>
              </w:rPr>
              <w:fldChar w:fldCharType="end"/>
            </w:r>
          </w:hyperlink>
        </w:p>
        <w:p w14:paraId="5090D20E" w14:textId="7F319A52" w:rsidR="00E16B49" w:rsidRDefault="002A2FEC">
          <w:pPr>
            <w:pStyle w:val="TOC2"/>
            <w:tabs>
              <w:tab w:val="left" w:pos="880"/>
              <w:tab w:val="right" w:leader="dot" w:pos="9350"/>
            </w:tabs>
            <w:rPr>
              <w:rFonts w:asciiTheme="minorHAnsi" w:eastAsiaTheme="minorEastAsia" w:hAnsiTheme="minorHAnsi"/>
              <w:noProof/>
              <w:sz w:val="22"/>
            </w:rPr>
          </w:pPr>
          <w:hyperlink w:anchor="_Toc36496218" w:history="1">
            <w:r w:rsidR="00E16B49" w:rsidRPr="007416E4">
              <w:rPr>
                <w:rStyle w:val="Hyperlink"/>
                <w:noProof/>
              </w:rPr>
              <w:t>2.4.</w:t>
            </w:r>
            <w:r w:rsidR="00E16B49">
              <w:rPr>
                <w:rFonts w:asciiTheme="minorHAnsi" w:eastAsiaTheme="minorEastAsia" w:hAnsiTheme="minorHAnsi"/>
                <w:noProof/>
                <w:sz w:val="22"/>
              </w:rPr>
              <w:tab/>
            </w:r>
            <w:r w:rsidR="00E16B49" w:rsidRPr="007416E4">
              <w:rPr>
                <w:rStyle w:val="Hyperlink"/>
                <w:noProof/>
              </w:rPr>
              <w:t>What needs to be replaced?</w:t>
            </w:r>
            <w:r w:rsidR="00E16B49">
              <w:rPr>
                <w:noProof/>
                <w:webHidden/>
              </w:rPr>
              <w:tab/>
            </w:r>
            <w:r w:rsidR="00E16B49">
              <w:rPr>
                <w:noProof/>
                <w:webHidden/>
              </w:rPr>
              <w:fldChar w:fldCharType="begin"/>
            </w:r>
            <w:r w:rsidR="00E16B49">
              <w:rPr>
                <w:noProof/>
                <w:webHidden/>
              </w:rPr>
              <w:instrText xml:space="preserve"> PAGEREF _Toc36496218 \h </w:instrText>
            </w:r>
            <w:r w:rsidR="00E16B49">
              <w:rPr>
                <w:noProof/>
                <w:webHidden/>
              </w:rPr>
            </w:r>
            <w:r w:rsidR="00E16B49">
              <w:rPr>
                <w:noProof/>
                <w:webHidden/>
              </w:rPr>
              <w:fldChar w:fldCharType="separate"/>
            </w:r>
            <w:r w:rsidR="00424B74">
              <w:rPr>
                <w:noProof/>
                <w:webHidden/>
              </w:rPr>
              <w:t>8</w:t>
            </w:r>
            <w:r w:rsidR="00E16B49">
              <w:rPr>
                <w:noProof/>
                <w:webHidden/>
              </w:rPr>
              <w:fldChar w:fldCharType="end"/>
            </w:r>
          </w:hyperlink>
        </w:p>
        <w:p w14:paraId="5ED74491" w14:textId="181882CC" w:rsidR="00E16B49" w:rsidRDefault="002A2FEC">
          <w:pPr>
            <w:pStyle w:val="TOC2"/>
            <w:tabs>
              <w:tab w:val="left" w:pos="880"/>
              <w:tab w:val="right" w:leader="dot" w:pos="9350"/>
            </w:tabs>
            <w:rPr>
              <w:rFonts w:asciiTheme="minorHAnsi" w:eastAsiaTheme="minorEastAsia" w:hAnsiTheme="minorHAnsi"/>
              <w:noProof/>
              <w:sz w:val="22"/>
            </w:rPr>
          </w:pPr>
          <w:hyperlink w:anchor="_Toc36496219" w:history="1">
            <w:r w:rsidR="00E16B49" w:rsidRPr="007416E4">
              <w:rPr>
                <w:rStyle w:val="Hyperlink"/>
                <w:noProof/>
              </w:rPr>
              <w:t>2.5.</w:t>
            </w:r>
            <w:r w:rsidR="00E16B49">
              <w:rPr>
                <w:rFonts w:asciiTheme="minorHAnsi" w:eastAsiaTheme="minorEastAsia" w:hAnsiTheme="minorHAnsi"/>
                <w:noProof/>
                <w:sz w:val="22"/>
              </w:rPr>
              <w:tab/>
            </w:r>
            <w:r w:rsidR="00E16B49" w:rsidRPr="007416E4">
              <w:rPr>
                <w:rStyle w:val="Hyperlink"/>
                <w:noProof/>
              </w:rPr>
              <w:t>Required skills</w:t>
            </w:r>
            <w:r w:rsidR="00E16B49">
              <w:rPr>
                <w:noProof/>
                <w:webHidden/>
              </w:rPr>
              <w:tab/>
            </w:r>
            <w:r w:rsidR="00E16B49">
              <w:rPr>
                <w:noProof/>
                <w:webHidden/>
              </w:rPr>
              <w:fldChar w:fldCharType="begin"/>
            </w:r>
            <w:r w:rsidR="00E16B49">
              <w:rPr>
                <w:noProof/>
                <w:webHidden/>
              </w:rPr>
              <w:instrText xml:space="preserve"> PAGEREF _Toc36496219 \h </w:instrText>
            </w:r>
            <w:r w:rsidR="00E16B49">
              <w:rPr>
                <w:noProof/>
                <w:webHidden/>
              </w:rPr>
            </w:r>
            <w:r w:rsidR="00E16B49">
              <w:rPr>
                <w:noProof/>
                <w:webHidden/>
              </w:rPr>
              <w:fldChar w:fldCharType="separate"/>
            </w:r>
            <w:r w:rsidR="00424B74">
              <w:rPr>
                <w:noProof/>
                <w:webHidden/>
              </w:rPr>
              <w:t>8</w:t>
            </w:r>
            <w:r w:rsidR="00E16B49">
              <w:rPr>
                <w:noProof/>
                <w:webHidden/>
              </w:rPr>
              <w:fldChar w:fldCharType="end"/>
            </w:r>
          </w:hyperlink>
        </w:p>
        <w:p w14:paraId="036E5495" w14:textId="6959B7C1" w:rsidR="00E16B49" w:rsidRDefault="002A2FEC">
          <w:pPr>
            <w:pStyle w:val="TOC1"/>
            <w:tabs>
              <w:tab w:val="left" w:pos="440"/>
              <w:tab w:val="right" w:leader="dot" w:pos="9350"/>
            </w:tabs>
            <w:rPr>
              <w:rFonts w:asciiTheme="minorHAnsi" w:eastAsiaTheme="minorEastAsia" w:hAnsiTheme="minorHAnsi"/>
              <w:noProof/>
              <w:sz w:val="22"/>
            </w:rPr>
          </w:pPr>
          <w:hyperlink w:anchor="_Toc36496220" w:history="1">
            <w:r w:rsidR="00E16B49" w:rsidRPr="007416E4">
              <w:rPr>
                <w:rStyle w:val="Hyperlink"/>
                <w:noProof/>
              </w:rPr>
              <w:t>3.</w:t>
            </w:r>
            <w:r w:rsidR="00E16B49">
              <w:rPr>
                <w:rFonts w:asciiTheme="minorHAnsi" w:eastAsiaTheme="minorEastAsia" w:hAnsiTheme="minorHAnsi"/>
                <w:noProof/>
                <w:sz w:val="22"/>
              </w:rPr>
              <w:tab/>
            </w:r>
            <w:r w:rsidR="00E16B49" w:rsidRPr="007416E4">
              <w:rPr>
                <w:rStyle w:val="Hyperlink"/>
                <w:noProof/>
              </w:rPr>
              <w:t>Project Design and Literature Survey</w:t>
            </w:r>
            <w:r w:rsidR="00E16B49">
              <w:rPr>
                <w:noProof/>
                <w:webHidden/>
              </w:rPr>
              <w:tab/>
            </w:r>
            <w:r w:rsidR="00E16B49">
              <w:rPr>
                <w:noProof/>
                <w:webHidden/>
              </w:rPr>
              <w:fldChar w:fldCharType="begin"/>
            </w:r>
            <w:r w:rsidR="00E16B49">
              <w:rPr>
                <w:noProof/>
                <w:webHidden/>
              </w:rPr>
              <w:instrText xml:space="preserve"> PAGEREF _Toc36496220 \h </w:instrText>
            </w:r>
            <w:r w:rsidR="00E16B49">
              <w:rPr>
                <w:noProof/>
                <w:webHidden/>
              </w:rPr>
            </w:r>
            <w:r w:rsidR="00E16B49">
              <w:rPr>
                <w:noProof/>
                <w:webHidden/>
              </w:rPr>
              <w:fldChar w:fldCharType="separate"/>
            </w:r>
            <w:r w:rsidR="00424B74">
              <w:rPr>
                <w:noProof/>
                <w:webHidden/>
              </w:rPr>
              <w:t>8</w:t>
            </w:r>
            <w:r w:rsidR="00E16B49">
              <w:rPr>
                <w:noProof/>
                <w:webHidden/>
              </w:rPr>
              <w:fldChar w:fldCharType="end"/>
            </w:r>
          </w:hyperlink>
        </w:p>
        <w:p w14:paraId="3AAF8CCE" w14:textId="2C4C7E1A" w:rsidR="00E16B49" w:rsidRDefault="002A2FEC">
          <w:pPr>
            <w:pStyle w:val="TOC2"/>
            <w:tabs>
              <w:tab w:val="left" w:pos="880"/>
              <w:tab w:val="right" w:leader="dot" w:pos="9350"/>
            </w:tabs>
            <w:rPr>
              <w:rFonts w:asciiTheme="minorHAnsi" w:eastAsiaTheme="minorEastAsia" w:hAnsiTheme="minorHAnsi"/>
              <w:noProof/>
              <w:sz w:val="22"/>
            </w:rPr>
          </w:pPr>
          <w:hyperlink w:anchor="_Toc36496221" w:history="1">
            <w:r w:rsidR="00E16B49" w:rsidRPr="007416E4">
              <w:rPr>
                <w:rStyle w:val="Hyperlink"/>
                <w:noProof/>
              </w:rPr>
              <w:t>3.1.</w:t>
            </w:r>
            <w:r w:rsidR="00E16B49">
              <w:rPr>
                <w:rFonts w:asciiTheme="minorHAnsi" w:eastAsiaTheme="minorEastAsia" w:hAnsiTheme="minorHAnsi"/>
                <w:noProof/>
                <w:sz w:val="22"/>
              </w:rPr>
              <w:tab/>
            </w:r>
            <w:r w:rsidR="00E16B49" w:rsidRPr="007416E4">
              <w:rPr>
                <w:rStyle w:val="Hyperlink"/>
                <w:noProof/>
              </w:rPr>
              <w:t>What has been already done in the scope?</w:t>
            </w:r>
            <w:r w:rsidR="00E16B49">
              <w:rPr>
                <w:noProof/>
                <w:webHidden/>
              </w:rPr>
              <w:tab/>
            </w:r>
            <w:r w:rsidR="00E16B49">
              <w:rPr>
                <w:noProof/>
                <w:webHidden/>
              </w:rPr>
              <w:fldChar w:fldCharType="begin"/>
            </w:r>
            <w:r w:rsidR="00E16B49">
              <w:rPr>
                <w:noProof/>
                <w:webHidden/>
              </w:rPr>
              <w:instrText xml:space="preserve"> PAGEREF _Toc36496221 \h </w:instrText>
            </w:r>
            <w:r w:rsidR="00E16B49">
              <w:rPr>
                <w:noProof/>
                <w:webHidden/>
              </w:rPr>
            </w:r>
            <w:r w:rsidR="00E16B49">
              <w:rPr>
                <w:noProof/>
                <w:webHidden/>
              </w:rPr>
              <w:fldChar w:fldCharType="separate"/>
            </w:r>
            <w:r w:rsidR="00424B74">
              <w:rPr>
                <w:noProof/>
                <w:webHidden/>
              </w:rPr>
              <w:t>8</w:t>
            </w:r>
            <w:r w:rsidR="00E16B49">
              <w:rPr>
                <w:noProof/>
                <w:webHidden/>
              </w:rPr>
              <w:fldChar w:fldCharType="end"/>
            </w:r>
          </w:hyperlink>
        </w:p>
        <w:p w14:paraId="7BB988E8" w14:textId="2F17D924" w:rsidR="00E16B49" w:rsidRDefault="002A2FEC">
          <w:pPr>
            <w:pStyle w:val="TOC2"/>
            <w:tabs>
              <w:tab w:val="left" w:pos="880"/>
              <w:tab w:val="right" w:leader="dot" w:pos="9350"/>
            </w:tabs>
            <w:rPr>
              <w:rFonts w:asciiTheme="minorHAnsi" w:eastAsiaTheme="minorEastAsia" w:hAnsiTheme="minorHAnsi"/>
              <w:noProof/>
              <w:sz w:val="22"/>
            </w:rPr>
          </w:pPr>
          <w:hyperlink w:anchor="_Toc36496222" w:history="1">
            <w:r w:rsidR="00E16B49" w:rsidRPr="007416E4">
              <w:rPr>
                <w:rStyle w:val="Hyperlink"/>
                <w:noProof/>
              </w:rPr>
              <w:t>3.2.</w:t>
            </w:r>
            <w:r w:rsidR="00E16B49">
              <w:rPr>
                <w:rFonts w:asciiTheme="minorHAnsi" w:eastAsiaTheme="minorEastAsia" w:hAnsiTheme="minorHAnsi"/>
                <w:noProof/>
                <w:sz w:val="22"/>
              </w:rPr>
              <w:tab/>
            </w:r>
            <w:r w:rsidR="00E16B49" w:rsidRPr="007416E4">
              <w:rPr>
                <w:rStyle w:val="Hyperlink"/>
                <w:noProof/>
              </w:rPr>
              <w:t>Project ideas mentioned in the project description</w:t>
            </w:r>
            <w:r w:rsidR="00E16B49">
              <w:rPr>
                <w:noProof/>
                <w:webHidden/>
              </w:rPr>
              <w:tab/>
            </w:r>
            <w:r w:rsidR="00E16B49">
              <w:rPr>
                <w:noProof/>
                <w:webHidden/>
              </w:rPr>
              <w:fldChar w:fldCharType="begin"/>
            </w:r>
            <w:r w:rsidR="00E16B49">
              <w:rPr>
                <w:noProof/>
                <w:webHidden/>
              </w:rPr>
              <w:instrText xml:space="preserve"> PAGEREF _Toc36496222 \h </w:instrText>
            </w:r>
            <w:r w:rsidR="00E16B49">
              <w:rPr>
                <w:noProof/>
                <w:webHidden/>
              </w:rPr>
            </w:r>
            <w:r w:rsidR="00E16B49">
              <w:rPr>
                <w:noProof/>
                <w:webHidden/>
              </w:rPr>
              <w:fldChar w:fldCharType="separate"/>
            </w:r>
            <w:r w:rsidR="00424B74">
              <w:rPr>
                <w:noProof/>
                <w:webHidden/>
              </w:rPr>
              <w:t>9</w:t>
            </w:r>
            <w:r w:rsidR="00E16B49">
              <w:rPr>
                <w:noProof/>
                <w:webHidden/>
              </w:rPr>
              <w:fldChar w:fldCharType="end"/>
            </w:r>
          </w:hyperlink>
        </w:p>
        <w:p w14:paraId="17C636D4" w14:textId="218B74B3" w:rsidR="00E16B49" w:rsidRDefault="002A2FEC">
          <w:pPr>
            <w:pStyle w:val="TOC2"/>
            <w:tabs>
              <w:tab w:val="left" w:pos="880"/>
              <w:tab w:val="right" w:leader="dot" w:pos="9350"/>
            </w:tabs>
            <w:rPr>
              <w:rFonts w:asciiTheme="minorHAnsi" w:eastAsiaTheme="minorEastAsia" w:hAnsiTheme="minorHAnsi"/>
              <w:noProof/>
              <w:sz w:val="22"/>
            </w:rPr>
          </w:pPr>
          <w:hyperlink w:anchor="_Toc36496223" w:history="1">
            <w:r w:rsidR="00E16B49" w:rsidRPr="007416E4">
              <w:rPr>
                <w:rStyle w:val="Hyperlink"/>
                <w:noProof/>
              </w:rPr>
              <w:t>3.3.</w:t>
            </w:r>
            <w:r w:rsidR="00E16B49">
              <w:rPr>
                <w:rFonts w:asciiTheme="minorHAnsi" w:eastAsiaTheme="minorEastAsia" w:hAnsiTheme="minorHAnsi"/>
                <w:noProof/>
                <w:sz w:val="22"/>
              </w:rPr>
              <w:tab/>
            </w:r>
            <w:r w:rsidR="00E16B49" w:rsidRPr="007416E4">
              <w:rPr>
                <w:rStyle w:val="Hyperlink"/>
                <w:noProof/>
              </w:rPr>
              <w:t>Project ideas found through cursory research</w:t>
            </w:r>
            <w:r w:rsidR="00E16B49">
              <w:rPr>
                <w:noProof/>
                <w:webHidden/>
              </w:rPr>
              <w:tab/>
            </w:r>
            <w:r w:rsidR="00E16B49">
              <w:rPr>
                <w:noProof/>
                <w:webHidden/>
              </w:rPr>
              <w:fldChar w:fldCharType="begin"/>
            </w:r>
            <w:r w:rsidR="00E16B49">
              <w:rPr>
                <w:noProof/>
                <w:webHidden/>
              </w:rPr>
              <w:instrText xml:space="preserve"> PAGEREF _Toc36496223 \h </w:instrText>
            </w:r>
            <w:r w:rsidR="00E16B49">
              <w:rPr>
                <w:noProof/>
                <w:webHidden/>
              </w:rPr>
            </w:r>
            <w:r w:rsidR="00E16B49">
              <w:rPr>
                <w:noProof/>
                <w:webHidden/>
              </w:rPr>
              <w:fldChar w:fldCharType="separate"/>
            </w:r>
            <w:r w:rsidR="00424B74">
              <w:rPr>
                <w:noProof/>
                <w:webHidden/>
              </w:rPr>
              <w:t>11</w:t>
            </w:r>
            <w:r w:rsidR="00E16B49">
              <w:rPr>
                <w:noProof/>
                <w:webHidden/>
              </w:rPr>
              <w:fldChar w:fldCharType="end"/>
            </w:r>
          </w:hyperlink>
        </w:p>
        <w:p w14:paraId="2A3210F3" w14:textId="326CEFE4" w:rsidR="00E16B49" w:rsidRDefault="002A2FEC">
          <w:pPr>
            <w:pStyle w:val="TOC1"/>
            <w:tabs>
              <w:tab w:val="left" w:pos="440"/>
              <w:tab w:val="right" w:leader="dot" w:pos="9350"/>
            </w:tabs>
            <w:rPr>
              <w:rFonts w:asciiTheme="minorHAnsi" w:eastAsiaTheme="minorEastAsia" w:hAnsiTheme="minorHAnsi"/>
              <w:noProof/>
              <w:sz w:val="22"/>
            </w:rPr>
          </w:pPr>
          <w:hyperlink w:anchor="_Toc36496224" w:history="1">
            <w:r w:rsidR="00E16B49" w:rsidRPr="007416E4">
              <w:rPr>
                <w:rStyle w:val="Hyperlink"/>
                <w:noProof/>
              </w:rPr>
              <w:t>4.</w:t>
            </w:r>
            <w:r w:rsidR="00E16B49">
              <w:rPr>
                <w:rFonts w:asciiTheme="minorHAnsi" w:eastAsiaTheme="minorEastAsia" w:hAnsiTheme="minorHAnsi"/>
                <w:noProof/>
                <w:sz w:val="22"/>
              </w:rPr>
              <w:tab/>
            </w:r>
            <w:r w:rsidR="00E16B49" w:rsidRPr="007416E4">
              <w:rPr>
                <w:rStyle w:val="Hyperlink"/>
                <w:noProof/>
              </w:rPr>
              <w:t>Project Evaluation</w:t>
            </w:r>
            <w:r w:rsidR="00E16B49">
              <w:rPr>
                <w:noProof/>
                <w:webHidden/>
              </w:rPr>
              <w:tab/>
            </w:r>
            <w:r w:rsidR="00E16B49">
              <w:rPr>
                <w:noProof/>
                <w:webHidden/>
              </w:rPr>
              <w:fldChar w:fldCharType="begin"/>
            </w:r>
            <w:r w:rsidR="00E16B49">
              <w:rPr>
                <w:noProof/>
                <w:webHidden/>
              </w:rPr>
              <w:instrText xml:space="preserve"> PAGEREF _Toc36496224 \h </w:instrText>
            </w:r>
            <w:r w:rsidR="00E16B49">
              <w:rPr>
                <w:noProof/>
                <w:webHidden/>
              </w:rPr>
            </w:r>
            <w:r w:rsidR="00E16B49">
              <w:rPr>
                <w:noProof/>
                <w:webHidden/>
              </w:rPr>
              <w:fldChar w:fldCharType="separate"/>
            </w:r>
            <w:r w:rsidR="00424B74">
              <w:rPr>
                <w:noProof/>
                <w:webHidden/>
              </w:rPr>
              <w:t>12</w:t>
            </w:r>
            <w:r w:rsidR="00E16B49">
              <w:rPr>
                <w:noProof/>
                <w:webHidden/>
              </w:rPr>
              <w:fldChar w:fldCharType="end"/>
            </w:r>
          </w:hyperlink>
        </w:p>
        <w:p w14:paraId="5DC0FB04" w14:textId="4A7190EE" w:rsidR="00E16B49" w:rsidRDefault="002A2FEC">
          <w:pPr>
            <w:pStyle w:val="TOC2"/>
            <w:tabs>
              <w:tab w:val="left" w:pos="880"/>
              <w:tab w:val="right" w:leader="dot" w:pos="9350"/>
            </w:tabs>
            <w:rPr>
              <w:rFonts w:asciiTheme="minorHAnsi" w:eastAsiaTheme="minorEastAsia" w:hAnsiTheme="minorHAnsi"/>
              <w:noProof/>
              <w:sz w:val="22"/>
            </w:rPr>
          </w:pPr>
          <w:hyperlink w:anchor="_Toc36496225" w:history="1">
            <w:r w:rsidR="00E16B49" w:rsidRPr="007416E4">
              <w:rPr>
                <w:rStyle w:val="Hyperlink"/>
                <w:noProof/>
              </w:rPr>
              <w:t>4.1.</w:t>
            </w:r>
            <w:r w:rsidR="00E16B49">
              <w:rPr>
                <w:rFonts w:asciiTheme="minorHAnsi" w:eastAsiaTheme="minorEastAsia" w:hAnsiTheme="minorHAnsi"/>
                <w:noProof/>
                <w:sz w:val="22"/>
              </w:rPr>
              <w:tab/>
            </w:r>
            <w:r w:rsidR="00E16B49" w:rsidRPr="007416E4">
              <w:rPr>
                <w:rStyle w:val="Hyperlink"/>
                <w:noProof/>
              </w:rPr>
              <w:t>Neural Networks evaluation criterion</w:t>
            </w:r>
            <w:r w:rsidR="00E16B49">
              <w:rPr>
                <w:noProof/>
                <w:webHidden/>
              </w:rPr>
              <w:tab/>
            </w:r>
            <w:r w:rsidR="00E16B49">
              <w:rPr>
                <w:noProof/>
                <w:webHidden/>
              </w:rPr>
              <w:fldChar w:fldCharType="begin"/>
            </w:r>
            <w:r w:rsidR="00E16B49">
              <w:rPr>
                <w:noProof/>
                <w:webHidden/>
              </w:rPr>
              <w:instrText xml:space="preserve"> PAGEREF _Toc36496225 \h </w:instrText>
            </w:r>
            <w:r w:rsidR="00E16B49">
              <w:rPr>
                <w:noProof/>
                <w:webHidden/>
              </w:rPr>
            </w:r>
            <w:r w:rsidR="00E16B49">
              <w:rPr>
                <w:noProof/>
                <w:webHidden/>
              </w:rPr>
              <w:fldChar w:fldCharType="separate"/>
            </w:r>
            <w:r w:rsidR="00424B74">
              <w:rPr>
                <w:noProof/>
                <w:webHidden/>
              </w:rPr>
              <w:t>12</w:t>
            </w:r>
            <w:r w:rsidR="00E16B49">
              <w:rPr>
                <w:noProof/>
                <w:webHidden/>
              </w:rPr>
              <w:fldChar w:fldCharType="end"/>
            </w:r>
          </w:hyperlink>
        </w:p>
        <w:p w14:paraId="4F6A9FE5" w14:textId="6C3D0373" w:rsidR="00E16B49" w:rsidRDefault="002A2FEC">
          <w:pPr>
            <w:pStyle w:val="TOC2"/>
            <w:tabs>
              <w:tab w:val="left" w:pos="880"/>
              <w:tab w:val="right" w:leader="dot" w:pos="9350"/>
            </w:tabs>
            <w:rPr>
              <w:rFonts w:asciiTheme="minorHAnsi" w:eastAsiaTheme="minorEastAsia" w:hAnsiTheme="minorHAnsi"/>
              <w:noProof/>
              <w:sz w:val="22"/>
            </w:rPr>
          </w:pPr>
          <w:hyperlink w:anchor="_Toc36496226" w:history="1">
            <w:r w:rsidR="00E16B49" w:rsidRPr="007416E4">
              <w:rPr>
                <w:rStyle w:val="Hyperlink"/>
                <w:noProof/>
              </w:rPr>
              <w:t>4.2.</w:t>
            </w:r>
            <w:r w:rsidR="00E16B49">
              <w:rPr>
                <w:rFonts w:asciiTheme="minorHAnsi" w:eastAsiaTheme="minorEastAsia" w:hAnsiTheme="minorHAnsi"/>
                <w:noProof/>
                <w:sz w:val="22"/>
              </w:rPr>
              <w:tab/>
            </w:r>
            <w:r w:rsidR="00E16B49" w:rsidRPr="007416E4">
              <w:rPr>
                <w:rStyle w:val="Hyperlink"/>
                <w:noProof/>
              </w:rPr>
              <w:t>Project Evaluation criterion</w:t>
            </w:r>
            <w:r w:rsidR="00E16B49">
              <w:rPr>
                <w:noProof/>
                <w:webHidden/>
              </w:rPr>
              <w:tab/>
            </w:r>
            <w:r w:rsidR="00E16B49">
              <w:rPr>
                <w:noProof/>
                <w:webHidden/>
              </w:rPr>
              <w:fldChar w:fldCharType="begin"/>
            </w:r>
            <w:r w:rsidR="00E16B49">
              <w:rPr>
                <w:noProof/>
                <w:webHidden/>
              </w:rPr>
              <w:instrText xml:space="preserve"> PAGEREF _Toc36496226 \h </w:instrText>
            </w:r>
            <w:r w:rsidR="00E16B49">
              <w:rPr>
                <w:noProof/>
                <w:webHidden/>
              </w:rPr>
            </w:r>
            <w:r w:rsidR="00E16B49">
              <w:rPr>
                <w:noProof/>
                <w:webHidden/>
              </w:rPr>
              <w:fldChar w:fldCharType="separate"/>
            </w:r>
            <w:r w:rsidR="00424B74">
              <w:rPr>
                <w:noProof/>
                <w:webHidden/>
              </w:rPr>
              <w:t>12</w:t>
            </w:r>
            <w:r w:rsidR="00E16B49">
              <w:rPr>
                <w:noProof/>
                <w:webHidden/>
              </w:rPr>
              <w:fldChar w:fldCharType="end"/>
            </w:r>
          </w:hyperlink>
        </w:p>
        <w:p w14:paraId="4884ED0E" w14:textId="3395EC50" w:rsidR="00E16B49" w:rsidRDefault="002A2FEC">
          <w:pPr>
            <w:pStyle w:val="TOC1"/>
            <w:tabs>
              <w:tab w:val="left" w:pos="440"/>
              <w:tab w:val="right" w:leader="dot" w:pos="9350"/>
            </w:tabs>
            <w:rPr>
              <w:rFonts w:asciiTheme="minorHAnsi" w:eastAsiaTheme="minorEastAsia" w:hAnsiTheme="minorHAnsi"/>
              <w:noProof/>
              <w:sz w:val="22"/>
            </w:rPr>
          </w:pPr>
          <w:hyperlink w:anchor="_Toc36496227" w:history="1">
            <w:r w:rsidR="00E16B49" w:rsidRPr="007416E4">
              <w:rPr>
                <w:rStyle w:val="Hyperlink"/>
                <w:noProof/>
              </w:rPr>
              <w:t>5.</w:t>
            </w:r>
            <w:r w:rsidR="00E16B49">
              <w:rPr>
                <w:rFonts w:asciiTheme="minorHAnsi" w:eastAsiaTheme="minorEastAsia" w:hAnsiTheme="minorHAnsi"/>
                <w:noProof/>
                <w:sz w:val="22"/>
              </w:rPr>
              <w:tab/>
            </w:r>
            <w:r w:rsidR="00E16B49" w:rsidRPr="007416E4">
              <w:rPr>
                <w:rStyle w:val="Hyperlink"/>
                <w:noProof/>
              </w:rPr>
              <w:t>Deliverable Artifacts</w:t>
            </w:r>
            <w:r w:rsidR="00E16B49">
              <w:rPr>
                <w:noProof/>
                <w:webHidden/>
              </w:rPr>
              <w:tab/>
            </w:r>
            <w:r w:rsidR="00E16B49">
              <w:rPr>
                <w:noProof/>
                <w:webHidden/>
              </w:rPr>
              <w:fldChar w:fldCharType="begin"/>
            </w:r>
            <w:r w:rsidR="00E16B49">
              <w:rPr>
                <w:noProof/>
                <w:webHidden/>
              </w:rPr>
              <w:instrText xml:space="preserve"> PAGEREF _Toc36496227 \h </w:instrText>
            </w:r>
            <w:r w:rsidR="00E16B49">
              <w:rPr>
                <w:noProof/>
                <w:webHidden/>
              </w:rPr>
            </w:r>
            <w:r w:rsidR="00E16B49">
              <w:rPr>
                <w:noProof/>
                <w:webHidden/>
              </w:rPr>
              <w:fldChar w:fldCharType="separate"/>
            </w:r>
            <w:r w:rsidR="00424B74">
              <w:rPr>
                <w:noProof/>
                <w:webHidden/>
              </w:rPr>
              <w:t>12</w:t>
            </w:r>
            <w:r w:rsidR="00E16B49">
              <w:rPr>
                <w:noProof/>
                <w:webHidden/>
              </w:rPr>
              <w:fldChar w:fldCharType="end"/>
            </w:r>
          </w:hyperlink>
        </w:p>
        <w:p w14:paraId="2E871C43" w14:textId="6364E232" w:rsidR="00E16B49" w:rsidRDefault="002A2FEC">
          <w:pPr>
            <w:pStyle w:val="TOC1"/>
            <w:tabs>
              <w:tab w:val="left" w:pos="440"/>
              <w:tab w:val="right" w:leader="dot" w:pos="9350"/>
            </w:tabs>
            <w:rPr>
              <w:rFonts w:asciiTheme="minorHAnsi" w:eastAsiaTheme="minorEastAsia" w:hAnsiTheme="minorHAnsi"/>
              <w:noProof/>
              <w:sz w:val="22"/>
            </w:rPr>
          </w:pPr>
          <w:hyperlink w:anchor="_Toc36496228" w:history="1">
            <w:r w:rsidR="00E16B49" w:rsidRPr="007416E4">
              <w:rPr>
                <w:rStyle w:val="Hyperlink"/>
                <w:noProof/>
              </w:rPr>
              <w:t>6.</w:t>
            </w:r>
            <w:r w:rsidR="00E16B49">
              <w:rPr>
                <w:rFonts w:asciiTheme="minorHAnsi" w:eastAsiaTheme="minorEastAsia" w:hAnsiTheme="minorHAnsi"/>
                <w:noProof/>
                <w:sz w:val="22"/>
              </w:rPr>
              <w:tab/>
            </w:r>
            <w:r w:rsidR="00E16B49" w:rsidRPr="007416E4">
              <w:rPr>
                <w:rStyle w:val="Hyperlink"/>
                <w:noProof/>
              </w:rPr>
              <w:t>Mentor Communication</w:t>
            </w:r>
            <w:r w:rsidR="00E16B49">
              <w:rPr>
                <w:noProof/>
                <w:webHidden/>
              </w:rPr>
              <w:tab/>
            </w:r>
            <w:r w:rsidR="00E16B49">
              <w:rPr>
                <w:noProof/>
                <w:webHidden/>
              </w:rPr>
              <w:fldChar w:fldCharType="begin"/>
            </w:r>
            <w:r w:rsidR="00E16B49">
              <w:rPr>
                <w:noProof/>
                <w:webHidden/>
              </w:rPr>
              <w:instrText xml:space="preserve"> PAGEREF _Toc36496228 \h </w:instrText>
            </w:r>
            <w:r w:rsidR="00E16B49">
              <w:rPr>
                <w:noProof/>
                <w:webHidden/>
              </w:rPr>
            </w:r>
            <w:r w:rsidR="00E16B49">
              <w:rPr>
                <w:noProof/>
                <w:webHidden/>
              </w:rPr>
              <w:fldChar w:fldCharType="separate"/>
            </w:r>
            <w:r w:rsidR="00424B74">
              <w:rPr>
                <w:noProof/>
                <w:webHidden/>
              </w:rPr>
              <w:t>13</w:t>
            </w:r>
            <w:r w:rsidR="00E16B49">
              <w:rPr>
                <w:noProof/>
                <w:webHidden/>
              </w:rPr>
              <w:fldChar w:fldCharType="end"/>
            </w:r>
          </w:hyperlink>
        </w:p>
        <w:p w14:paraId="1053F894" w14:textId="1DB23272" w:rsidR="00E16B49" w:rsidRDefault="002A2FEC">
          <w:pPr>
            <w:pStyle w:val="TOC1"/>
            <w:tabs>
              <w:tab w:val="left" w:pos="440"/>
              <w:tab w:val="right" w:leader="dot" w:pos="9350"/>
            </w:tabs>
            <w:rPr>
              <w:rFonts w:asciiTheme="minorHAnsi" w:eastAsiaTheme="minorEastAsia" w:hAnsiTheme="minorHAnsi"/>
              <w:noProof/>
              <w:sz w:val="22"/>
            </w:rPr>
          </w:pPr>
          <w:hyperlink w:anchor="_Toc36496229" w:history="1">
            <w:r w:rsidR="00E16B49" w:rsidRPr="007416E4">
              <w:rPr>
                <w:rStyle w:val="Hyperlink"/>
                <w:noProof/>
              </w:rPr>
              <w:t>7.</w:t>
            </w:r>
            <w:r w:rsidR="00E16B49">
              <w:rPr>
                <w:rFonts w:asciiTheme="minorHAnsi" w:eastAsiaTheme="minorEastAsia" w:hAnsiTheme="minorHAnsi"/>
                <w:noProof/>
                <w:sz w:val="22"/>
              </w:rPr>
              <w:tab/>
            </w:r>
            <w:r w:rsidR="00E16B49" w:rsidRPr="007416E4">
              <w:rPr>
                <w:rStyle w:val="Hyperlink"/>
                <w:noProof/>
              </w:rPr>
              <w:t>Results to the Particle Physics community</w:t>
            </w:r>
            <w:r w:rsidR="00E16B49">
              <w:rPr>
                <w:noProof/>
                <w:webHidden/>
              </w:rPr>
              <w:tab/>
            </w:r>
            <w:r w:rsidR="00E16B49">
              <w:rPr>
                <w:noProof/>
                <w:webHidden/>
              </w:rPr>
              <w:fldChar w:fldCharType="begin"/>
            </w:r>
            <w:r w:rsidR="00E16B49">
              <w:rPr>
                <w:noProof/>
                <w:webHidden/>
              </w:rPr>
              <w:instrText xml:space="preserve"> PAGEREF _Toc36496229 \h </w:instrText>
            </w:r>
            <w:r w:rsidR="00E16B49">
              <w:rPr>
                <w:noProof/>
                <w:webHidden/>
              </w:rPr>
            </w:r>
            <w:r w:rsidR="00E16B49">
              <w:rPr>
                <w:noProof/>
                <w:webHidden/>
              </w:rPr>
              <w:fldChar w:fldCharType="separate"/>
            </w:r>
            <w:r w:rsidR="00424B74">
              <w:rPr>
                <w:noProof/>
                <w:webHidden/>
              </w:rPr>
              <w:t>13</w:t>
            </w:r>
            <w:r w:rsidR="00E16B49">
              <w:rPr>
                <w:noProof/>
                <w:webHidden/>
              </w:rPr>
              <w:fldChar w:fldCharType="end"/>
            </w:r>
          </w:hyperlink>
        </w:p>
        <w:p w14:paraId="00740F20" w14:textId="1124883E" w:rsidR="00E16B49" w:rsidRDefault="002A2FEC">
          <w:pPr>
            <w:pStyle w:val="TOC1"/>
            <w:tabs>
              <w:tab w:val="left" w:pos="440"/>
              <w:tab w:val="right" w:leader="dot" w:pos="9350"/>
            </w:tabs>
            <w:rPr>
              <w:rFonts w:asciiTheme="minorHAnsi" w:eastAsiaTheme="minorEastAsia" w:hAnsiTheme="minorHAnsi"/>
              <w:noProof/>
              <w:sz w:val="22"/>
            </w:rPr>
          </w:pPr>
          <w:hyperlink w:anchor="_Toc36496230" w:history="1">
            <w:r w:rsidR="00E16B49" w:rsidRPr="007416E4">
              <w:rPr>
                <w:rStyle w:val="Hyperlink"/>
                <w:noProof/>
              </w:rPr>
              <w:t>8.</w:t>
            </w:r>
            <w:r w:rsidR="00E16B49">
              <w:rPr>
                <w:rFonts w:asciiTheme="minorHAnsi" w:eastAsiaTheme="minorEastAsia" w:hAnsiTheme="minorHAnsi"/>
                <w:noProof/>
                <w:sz w:val="22"/>
              </w:rPr>
              <w:tab/>
            </w:r>
            <w:r w:rsidR="00E16B49" w:rsidRPr="007416E4">
              <w:rPr>
                <w:rStyle w:val="Hyperlink"/>
                <w:noProof/>
              </w:rPr>
              <w:t>Other Commitments</w:t>
            </w:r>
            <w:r w:rsidR="00E16B49">
              <w:rPr>
                <w:noProof/>
                <w:webHidden/>
              </w:rPr>
              <w:tab/>
            </w:r>
            <w:r w:rsidR="00E16B49">
              <w:rPr>
                <w:noProof/>
                <w:webHidden/>
              </w:rPr>
              <w:fldChar w:fldCharType="begin"/>
            </w:r>
            <w:r w:rsidR="00E16B49">
              <w:rPr>
                <w:noProof/>
                <w:webHidden/>
              </w:rPr>
              <w:instrText xml:space="preserve"> PAGEREF _Toc36496230 \h </w:instrText>
            </w:r>
            <w:r w:rsidR="00E16B49">
              <w:rPr>
                <w:noProof/>
                <w:webHidden/>
              </w:rPr>
            </w:r>
            <w:r w:rsidR="00E16B49">
              <w:rPr>
                <w:noProof/>
                <w:webHidden/>
              </w:rPr>
              <w:fldChar w:fldCharType="separate"/>
            </w:r>
            <w:r w:rsidR="00424B74">
              <w:rPr>
                <w:noProof/>
                <w:webHidden/>
              </w:rPr>
              <w:t>13</w:t>
            </w:r>
            <w:r w:rsidR="00E16B49">
              <w:rPr>
                <w:noProof/>
                <w:webHidden/>
              </w:rPr>
              <w:fldChar w:fldCharType="end"/>
            </w:r>
          </w:hyperlink>
        </w:p>
        <w:p w14:paraId="7F74EB6E" w14:textId="1AFA6981" w:rsidR="00E16B49" w:rsidRDefault="002A2FEC">
          <w:pPr>
            <w:pStyle w:val="TOC1"/>
            <w:tabs>
              <w:tab w:val="left" w:pos="440"/>
              <w:tab w:val="right" w:leader="dot" w:pos="9350"/>
            </w:tabs>
            <w:rPr>
              <w:rFonts w:asciiTheme="minorHAnsi" w:eastAsiaTheme="minorEastAsia" w:hAnsiTheme="minorHAnsi"/>
              <w:noProof/>
              <w:sz w:val="22"/>
            </w:rPr>
          </w:pPr>
          <w:hyperlink w:anchor="_Toc36496231" w:history="1">
            <w:r w:rsidR="00E16B49" w:rsidRPr="007416E4">
              <w:rPr>
                <w:rStyle w:val="Hyperlink"/>
                <w:noProof/>
              </w:rPr>
              <w:t>9.</w:t>
            </w:r>
            <w:r w:rsidR="00E16B49">
              <w:rPr>
                <w:rFonts w:asciiTheme="minorHAnsi" w:eastAsiaTheme="minorEastAsia" w:hAnsiTheme="minorHAnsi"/>
                <w:noProof/>
                <w:sz w:val="22"/>
              </w:rPr>
              <w:tab/>
            </w:r>
            <w:r w:rsidR="00E16B49" w:rsidRPr="007416E4">
              <w:rPr>
                <w:rStyle w:val="Hyperlink"/>
                <w:noProof/>
              </w:rPr>
              <w:t>Timelines</w:t>
            </w:r>
            <w:r w:rsidR="00E16B49">
              <w:rPr>
                <w:noProof/>
                <w:webHidden/>
              </w:rPr>
              <w:tab/>
            </w:r>
            <w:r w:rsidR="00E16B49">
              <w:rPr>
                <w:noProof/>
                <w:webHidden/>
              </w:rPr>
              <w:fldChar w:fldCharType="begin"/>
            </w:r>
            <w:r w:rsidR="00E16B49">
              <w:rPr>
                <w:noProof/>
                <w:webHidden/>
              </w:rPr>
              <w:instrText xml:space="preserve"> PAGEREF _Toc36496231 \h </w:instrText>
            </w:r>
            <w:r w:rsidR="00E16B49">
              <w:rPr>
                <w:noProof/>
                <w:webHidden/>
              </w:rPr>
            </w:r>
            <w:r w:rsidR="00E16B49">
              <w:rPr>
                <w:noProof/>
                <w:webHidden/>
              </w:rPr>
              <w:fldChar w:fldCharType="separate"/>
            </w:r>
            <w:r w:rsidR="00424B74">
              <w:rPr>
                <w:noProof/>
                <w:webHidden/>
              </w:rPr>
              <w:t>14</w:t>
            </w:r>
            <w:r w:rsidR="00E16B49">
              <w:rPr>
                <w:noProof/>
                <w:webHidden/>
              </w:rPr>
              <w:fldChar w:fldCharType="end"/>
            </w:r>
          </w:hyperlink>
        </w:p>
        <w:p w14:paraId="4378CCA1" w14:textId="1CEE6A31" w:rsidR="00E16B49" w:rsidRDefault="002A2FEC">
          <w:pPr>
            <w:pStyle w:val="TOC2"/>
            <w:tabs>
              <w:tab w:val="left" w:pos="880"/>
              <w:tab w:val="right" w:leader="dot" w:pos="9350"/>
            </w:tabs>
            <w:rPr>
              <w:rFonts w:asciiTheme="minorHAnsi" w:eastAsiaTheme="minorEastAsia" w:hAnsiTheme="minorHAnsi"/>
              <w:noProof/>
              <w:sz w:val="22"/>
            </w:rPr>
          </w:pPr>
          <w:hyperlink w:anchor="_Toc36496232" w:history="1">
            <w:r w:rsidR="00E16B49" w:rsidRPr="007416E4">
              <w:rPr>
                <w:rStyle w:val="Hyperlink"/>
                <w:noProof/>
              </w:rPr>
              <w:t>9.1.</w:t>
            </w:r>
            <w:r w:rsidR="00E16B49">
              <w:rPr>
                <w:rFonts w:asciiTheme="minorHAnsi" w:eastAsiaTheme="minorEastAsia" w:hAnsiTheme="minorHAnsi"/>
                <w:noProof/>
                <w:sz w:val="22"/>
              </w:rPr>
              <w:tab/>
            </w:r>
            <w:r w:rsidR="00E16B49" w:rsidRPr="007416E4">
              <w:rPr>
                <w:rStyle w:val="Hyperlink"/>
                <w:noProof/>
              </w:rPr>
              <w:t>Summarized Timeline</w:t>
            </w:r>
            <w:r w:rsidR="00E16B49">
              <w:rPr>
                <w:noProof/>
                <w:webHidden/>
              </w:rPr>
              <w:tab/>
            </w:r>
            <w:r w:rsidR="00E16B49">
              <w:rPr>
                <w:noProof/>
                <w:webHidden/>
              </w:rPr>
              <w:fldChar w:fldCharType="begin"/>
            </w:r>
            <w:r w:rsidR="00E16B49">
              <w:rPr>
                <w:noProof/>
                <w:webHidden/>
              </w:rPr>
              <w:instrText xml:space="preserve"> PAGEREF _Toc36496232 \h </w:instrText>
            </w:r>
            <w:r w:rsidR="00E16B49">
              <w:rPr>
                <w:noProof/>
                <w:webHidden/>
              </w:rPr>
            </w:r>
            <w:r w:rsidR="00E16B49">
              <w:rPr>
                <w:noProof/>
                <w:webHidden/>
              </w:rPr>
              <w:fldChar w:fldCharType="separate"/>
            </w:r>
            <w:r w:rsidR="00424B74">
              <w:rPr>
                <w:noProof/>
                <w:webHidden/>
              </w:rPr>
              <w:t>14</w:t>
            </w:r>
            <w:r w:rsidR="00E16B49">
              <w:rPr>
                <w:noProof/>
                <w:webHidden/>
              </w:rPr>
              <w:fldChar w:fldCharType="end"/>
            </w:r>
          </w:hyperlink>
        </w:p>
        <w:p w14:paraId="0C4F10A3" w14:textId="3FF5861E" w:rsidR="00E16B49" w:rsidRDefault="002A2FEC">
          <w:pPr>
            <w:pStyle w:val="TOC2"/>
            <w:tabs>
              <w:tab w:val="left" w:pos="880"/>
              <w:tab w:val="right" w:leader="dot" w:pos="9350"/>
            </w:tabs>
            <w:rPr>
              <w:rFonts w:asciiTheme="minorHAnsi" w:eastAsiaTheme="minorEastAsia" w:hAnsiTheme="minorHAnsi"/>
              <w:noProof/>
              <w:sz w:val="22"/>
            </w:rPr>
          </w:pPr>
          <w:hyperlink w:anchor="_Toc36496233" w:history="1">
            <w:r w:rsidR="00E16B49" w:rsidRPr="007416E4">
              <w:rPr>
                <w:rStyle w:val="Hyperlink"/>
                <w:noProof/>
              </w:rPr>
              <w:t>9.2.</w:t>
            </w:r>
            <w:r w:rsidR="00E16B49">
              <w:rPr>
                <w:rFonts w:asciiTheme="minorHAnsi" w:eastAsiaTheme="minorEastAsia" w:hAnsiTheme="minorHAnsi"/>
                <w:noProof/>
                <w:sz w:val="22"/>
              </w:rPr>
              <w:tab/>
            </w:r>
            <w:r w:rsidR="00E16B49" w:rsidRPr="007416E4">
              <w:rPr>
                <w:rStyle w:val="Hyperlink"/>
                <w:noProof/>
              </w:rPr>
              <w:t>Detailed Timeline</w:t>
            </w:r>
            <w:r w:rsidR="00E16B49">
              <w:rPr>
                <w:noProof/>
                <w:webHidden/>
              </w:rPr>
              <w:tab/>
            </w:r>
            <w:r w:rsidR="00E16B49">
              <w:rPr>
                <w:noProof/>
                <w:webHidden/>
              </w:rPr>
              <w:fldChar w:fldCharType="begin"/>
            </w:r>
            <w:r w:rsidR="00E16B49">
              <w:rPr>
                <w:noProof/>
                <w:webHidden/>
              </w:rPr>
              <w:instrText xml:space="preserve"> PAGEREF _Toc36496233 \h </w:instrText>
            </w:r>
            <w:r w:rsidR="00E16B49">
              <w:rPr>
                <w:noProof/>
                <w:webHidden/>
              </w:rPr>
            </w:r>
            <w:r w:rsidR="00E16B49">
              <w:rPr>
                <w:noProof/>
                <w:webHidden/>
              </w:rPr>
              <w:fldChar w:fldCharType="separate"/>
            </w:r>
            <w:r w:rsidR="00424B74">
              <w:rPr>
                <w:noProof/>
                <w:webHidden/>
              </w:rPr>
              <w:t>14</w:t>
            </w:r>
            <w:r w:rsidR="00E16B49">
              <w:rPr>
                <w:noProof/>
                <w:webHidden/>
              </w:rPr>
              <w:fldChar w:fldCharType="end"/>
            </w:r>
          </w:hyperlink>
        </w:p>
        <w:p w14:paraId="503DF004" w14:textId="763240B6" w:rsidR="00E16B49" w:rsidRDefault="002A2FEC">
          <w:pPr>
            <w:pStyle w:val="TOC2"/>
            <w:tabs>
              <w:tab w:val="left" w:pos="880"/>
              <w:tab w:val="right" w:leader="dot" w:pos="9350"/>
            </w:tabs>
            <w:rPr>
              <w:rFonts w:asciiTheme="minorHAnsi" w:eastAsiaTheme="minorEastAsia" w:hAnsiTheme="minorHAnsi"/>
              <w:noProof/>
              <w:sz w:val="22"/>
            </w:rPr>
          </w:pPr>
          <w:hyperlink w:anchor="_Toc36496234" w:history="1">
            <w:r w:rsidR="00E16B49" w:rsidRPr="007416E4">
              <w:rPr>
                <w:rStyle w:val="Hyperlink"/>
                <w:noProof/>
              </w:rPr>
              <w:t>9.3.</w:t>
            </w:r>
            <w:r w:rsidR="00E16B49">
              <w:rPr>
                <w:rFonts w:asciiTheme="minorHAnsi" w:eastAsiaTheme="minorEastAsia" w:hAnsiTheme="minorHAnsi"/>
                <w:noProof/>
                <w:sz w:val="22"/>
              </w:rPr>
              <w:tab/>
            </w:r>
            <w:r w:rsidR="00E16B49" w:rsidRPr="007416E4">
              <w:rPr>
                <w:rStyle w:val="Hyperlink"/>
                <w:noProof/>
              </w:rPr>
              <w:t>Gantt Chart</w:t>
            </w:r>
            <w:r w:rsidR="00E16B49">
              <w:rPr>
                <w:noProof/>
                <w:webHidden/>
              </w:rPr>
              <w:tab/>
            </w:r>
            <w:r w:rsidR="00E16B49">
              <w:rPr>
                <w:noProof/>
                <w:webHidden/>
              </w:rPr>
              <w:fldChar w:fldCharType="begin"/>
            </w:r>
            <w:r w:rsidR="00E16B49">
              <w:rPr>
                <w:noProof/>
                <w:webHidden/>
              </w:rPr>
              <w:instrText xml:space="preserve"> PAGEREF _Toc36496234 \h </w:instrText>
            </w:r>
            <w:r w:rsidR="00E16B49">
              <w:rPr>
                <w:noProof/>
                <w:webHidden/>
              </w:rPr>
            </w:r>
            <w:r w:rsidR="00E16B49">
              <w:rPr>
                <w:noProof/>
                <w:webHidden/>
              </w:rPr>
              <w:fldChar w:fldCharType="separate"/>
            </w:r>
            <w:r w:rsidR="00424B74">
              <w:rPr>
                <w:noProof/>
                <w:webHidden/>
              </w:rPr>
              <w:t>15</w:t>
            </w:r>
            <w:r w:rsidR="00E16B49">
              <w:rPr>
                <w:noProof/>
                <w:webHidden/>
              </w:rPr>
              <w:fldChar w:fldCharType="end"/>
            </w:r>
          </w:hyperlink>
        </w:p>
        <w:p w14:paraId="732DA922" w14:textId="1893B7D2" w:rsidR="00E16B49" w:rsidRDefault="002A2FEC">
          <w:pPr>
            <w:pStyle w:val="TOC1"/>
            <w:tabs>
              <w:tab w:val="left" w:pos="660"/>
              <w:tab w:val="right" w:leader="dot" w:pos="9350"/>
            </w:tabs>
            <w:rPr>
              <w:rFonts w:asciiTheme="minorHAnsi" w:eastAsiaTheme="minorEastAsia" w:hAnsiTheme="minorHAnsi"/>
              <w:noProof/>
              <w:sz w:val="22"/>
            </w:rPr>
          </w:pPr>
          <w:hyperlink w:anchor="_Toc36496235" w:history="1">
            <w:r w:rsidR="00E16B49" w:rsidRPr="007416E4">
              <w:rPr>
                <w:rStyle w:val="Hyperlink"/>
                <w:noProof/>
              </w:rPr>
              <w:t>10.</w:t>
            </w:r>
            <w:r w:rsidR="00E16B49">
              <w:rPr>
                <w:rFonts w:asciiTheme="minorHAnsi" w:eastAsiaTheme="minorEastAsia" w:hAnsiTheme="minorHAnsi"/>
                <w:noProof/>
                <w:sz w:val="22"/>
              </w:rPr>
              <w:tab/>
            </w:r>
            <w:r w:rsidR="00E16B49" w:rsidRPr="007416E4">
              <w:rPr>
                <w:rStyle w:val="Hyperlink"/>
                <w:noProof/>
              </w:rPr>
              <w:t>References</w:t>
            </w:r>
            <w:r w:rsidR="00E16B49">
              <w:rPr>
                <w:noProof/>
                <w:webHidden/>
              </w:rPr>
              <w:tab/>
            </w:r>
            <w:r w:rsidR="00E16B49">
              <w:rPr>
                <w:noProof/>
                <w:webHidden/>
              </w:rPr>
              <w:fldChar w:fldCharType="begin"/>
            </w:r>
            <w:r w:rsidR="00E16B49">
              <w:rPr>
                <w:noProof/>
                <w:webHidden/>
              </w:rPr>
              <w:instrText xml:space="preserve"> PAGEREF _Toc36496235 \h </w:instrText>
            </w:r>
            <w:r w:rsidR="00E16B49">
              <w:rPr>
                <w:noProof/>
                <w:webHidden/>
              </w:rPr>
            </w:r>
            <w:r w:rsidR="00E16B49">
              <w:rPr>
                <w:noProof/>
                <w:webHidden/>
              </w:rPr>
              <w:fldChar w:fldCharType="separate"/>
            </w:r>
            <w:r w:rsidR="00424B74">
              <w:rPr>
                <w:noProof/>
                <w:webHidden/>
              </w:rPr>
              <w:t>16</w:t>
            </w:r>
            <w:r w:rsidR="00E16B49">
              <w:rPr>
                <w:noProof/>
                <w:webHidden/>
              </w:rPr>
              <w:fldChar w:fldCharType="end"/>
            </w:r>
          </w:hyperlink>
        </w:p>
        <w:p w14:paraId="3CCD8519" w14:textId="5E033154" w:rsidR="00372134" w:rsidRPr="00BD6285" w:rsidRDefault="00372134" w:rsidP="00E879AC">
          <w:r>
            <w:rPr>
              <w:b/>
              <w:bCs/>
              <w:noProof/>
            </w:rPr>
            <w:lastRenderedPageBreak/>
            <w:fldChar w:fldCharType="end"/>
          </w:r>
        </w:p>
      </w:sdtContent>
    </w:sdt>
    <w:p w14:paraId="1D4DE35C" w14:textId="3B885C3A" w:rsidR="004E7E4F" w:rsidRDefault="00E16B49" w:rsidP="00AF49DF">
      <w:pPr>
        <w:pStyle w:val="Heading1"/>
        <w:spacing w:line="240" w:lineRule="auto"/>
      </w:pPr>
      <w:bookmarkStart w:id="0" w:name="_Toc36496205"/>
      <w:r>
        <w:rPr>
          <w:noProof/>
        </w:rPr>
        <w:drawing>
          <wp:anchor distT="0" distB="0" distL="114300" distR="114300" simplePos="0" relativeHeight="251658240" behindDoc="0" locked="0" layoutInCell="1" allowOverlap="1" wp14:anchorId="7CDB6421" wp14:editId="2B1C8704">
            <wp:simplePos x="0" y="0"/>
            <wp:positionH relativeFrom="column">
              <wp:posOffset>2185035</wp:posOffset>
            </wp:positionH>
            <wp:positionV relativeFrom="paragraph">
              <wp:posOffset>307064</wp:posOffset>
            </wp:positionV>
            <wp:extent cx="1460500" cy="1460500"/>
            <wp:effectExtent l="0" t="0" r="6350" b="635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60500" cy="1460500"/>
                    </a:xfrm>
                    <a:prstGeom prst="rect">
                      <a:avLst/>
                    </a:prstGeom>
                    <a:noFill/>
                    <a:ln>
                      <a:noFill/>
                    </a:ln>
                  </pic:spPr>
                </pic:pic>
              </a:graphicData>
            </a:graphic>
            <wp14:sizeRelH relativeFrom="page">
              <wp14:pctWidth>0</wp14:pctWidth>
            </wp14:sizeRelH>
            <wp14:sizeRelV relativeFrom="page">
              <wp14:pctHeight>0</wp14:pctHeight>
            </wp14:sizeRelV>
          </wp:anchor>
        </w:drawing>
      </w:r>
      <w:r w:rsidR="004E7E4F">
        <w:t>About Me</w:t>
      </w:r>
      <w:bookmarkEnd w:id="0"/>
    </w:p>
    <w:p w14:paraId="40D156FB" w14:textId="51CA9AEC" w:rsidR="00AF49DF" w:rsidRPr="00AF49DF" w:rsidRDefault="00AF49DF" w:rsidP="00AF49DF"/>
    <w:p w14:paraId="43CC851F" w14:textId="0CC6B4AA" w:rsidR="004E7E4F" w:rsidRDefault="004E7E4F" w:rsidP="004E7E4F">
      <w:pPr>
        <w:spacing w:line="240" w:lineRule="auto"/>
        <w:rPr>
          <w:rFonts w:eastAsia="Times New Roman" w:cs="Times New Roman"/>
          <w:color w:val="202124"/>
          <w:szCs w:val="24"/>
          <w:highlight w:val="white"/>
        </w:rPr>
      </w:pPr>
      <w:r>
        <w:rPr>
          <w:rFonts w:eastAsia="Times New Roman" w:cs="Times New Roman"/>
          <w:color w:val="202124"/>
          <w:szCs w:val="24"/>
          <w:highlight w:val="white"/>
        </w:rPr>
        <w:t xml:space="preserve">I am Ayoob, a student studying </w:t>
      </w:r>
      <w:proofErr w:type="spellStart"/>
      <w:proofErr w:type="gramStart"/>
      <w:r>
        <w:rPr>
          <w:rFonts w:eastAsia="Times New Roman" w:cs="Times New Roman"/>
          <w:color w:val="202124"/>
          <w:szCs w:val="24"/>
          <w:highlight w:val="white"/>
        </w:rPr>
        <w:t>B.Eng</w:t>
      </w:r>
      <w:proofErr w:type="spellEnd"/>
      <w:proofErr w:type="gramEnd"/>
      <w:r>
        <w:rPr>
          <w:rFonts w:eastAsia="Times New Roman" w:cs="Times New Roman"/>
          <w:color w:val="202124"/>
          <w:szCs w:val="24"/>
          <w:highlight w:val="white"/>
        </w:rPr>
        <w:t xml:space="preserve"> (Hons) Software Engineering from </w:t>
      </w:r>
      <w:r w:rsidR="00057EFB">
        <w:rPr>
          <w:rFonts w:eastAsia="Times New Roman" w:cs="Times New Roman"/>
          <w:color w:val="202124"/>
          <w:szCs w:val="24"/>
          <w:highlight w:val="white"/>
        </w:rPr>
        <w:t xml:space="preserve">the </w:t>
      </w:r>
      <w:r>
        <w:rPr>
          <w:rFonts w:eastAsia="Times New Roman" w:cs="Times New Roman"/>
          <w:color w:val="202124"/>
          <w:szCs w:val="24"/>
          <w:highlight w:val="white"/>
        </w:rPr>
        <w:t xml:space="preserve">University of Westminster, UK. I am </w:t>
      </w:r>
      <w:r w:rsidR="005F77C1">
        <w:rPr>
          <w:rFonts w:eastAsia="Times New Roman" w:cs="Times New Roman"/>
          <w:color w:val="202124"/>
          <w:szCs w:val="24"/>
          <w:highlight w:val="white"/>
        </w:rPr>
        <w:t>doing</w:t>
      </w:r>
      <w:r>
        <w:rPr>
          <w:rFonts w:eastAsia="Times New Roman" w:cs="Times New Roman"/>
          <w:color w:val="202124"/>
          <w:szCs w:val="24"/>
          <w:highlight w:val="white"/>
        </w:rPr>
        <w:t xml:space="preserve"> </w:t>
      </w:r>
      <w:r w:rsidR="00057EFB">
        <w:rPr>
          <w:rFonts w:eastAsia="Times New Roman" w:cs="Times New Roman"/>
          <w:color w:val="202124"/>
          <w:szCs w:val="24"/>
          <w:highlight w:val="white"/>
        </w:rPr>
        <w:t>the</w:t>
      </w:r>
      <w:r>
        <w:rPr>
          <w:rFonts w:eastAsia="Times New Roman" w:cs="Times New Roman"/>
          <w:color w:val="202124"/>
          <w:szCs w:val="24"/>
          <w:highlight w:val="white"/>
        </w:rPr>
        <w:t xml:space="preserve"> degree in IIT, Sri Lanka. I also </w:t>
      </w:r>
      <w:r>
        <w:rPr>
          <w:rFonts w:eastAsia="Times New Roman" w:cs="Times New Roman"/>
          <w:b/>
          <w:color w:val="202124"/>
          <w:szCs w:val="24"/>
          <w:highlight w:val="white"/>
        </w:rPr>
        <w:t>interned in the Big Data and Data Science Team</w:t>
      </w:r>
      <w:r>
        <w:rPr>
          <w:rFonts w:eastAsia="Times New Roman" w:cs="Times New Roman"/>
          <w:color w:val="202124"/>
          <w:szCs w:val="24"/>
          <w:highlight w:val="white"/>
        </w:rPr>
        <w:t xml:space="preserve"> of Zone24X7 for a year, and now in my final year of my degree. As a Big Data Science intern</w:t>
      </w:r>
      <w:r w:rsidR="00057EFB">
        <w:rPr>
          <w:rFonts w:eastAsia="Times New Roman" w:cs="Times New Roman"/>
          <w:color w:val="202124"/>
          <w:szCs w:val="24"/>
          <w:highlight w:val="white"/>
        </w:rPr>
        <w:t>,</w:t>
      </w:r>
      <w:r>
        <w:rPr>
          <w:rFonts w:eastAsia="Times New Roman" w:cs="Times New Roman"/>
          <w:color w:val="202124"/>
          <w:szCs w:val="24"/>
          <w:highlight w:val="white"/>
        </w:rPr>
        <w:t xml:space="preserve"> my enthusiasm lie</w:t>
      </w:r>
      <w:r w:rsidR="00057EFB">
        <w:rPr>
          <w:rFonts w:eastAsia="Times New Roman" w:cs="Times New Roman"/>
          <w:color w:val="202124"/>
          <w:szCs w:val="24"/>
          <w:highlight w:val="white"/>
        </w:rPr>
        <w:t>s</w:t>
      </w:r>
      <w:r>
        <w:rPr>
          <w:rFonts w:eastAsia="Times New Roman" w:cs="Times New Roman"/>
          <w:color w:val="202124"/>
          <w:szCs w:val="24"/>
          <w:highlight w:val="white"/>
        </w:rPr>
        <w:t xml:space="preserve"> in impelling vast amounts of data to yield structure and harmony from within. </w:t>
      </w:r>
      <w:r w:rsidRPr="00C4242F">
        <w:rPr>
          <w:rFonts w:eastAsia="Times New Roman" w:cs="Times New Roman"/>
          <w:color w:val="202124"/>
          <w:szCs w:val="24"/>
        </w:rPr>
        <w:t xml:space="preserve">I received a </w:t>
      </w:r>
      <w:r w:rsidRPr="00C4242F">
        <w:rPr>
          <w:rFonts w:eastAsia="Times New Roman" w:cs="Times New Roman"/>
          <w:b/>
          <w:color w:val="202124"/>
          <w:szCs w:val="24"/>
        </w:rPr>
        <w:t xml:space="preserve">scholarship to do a </w:t>
      </w:r>
      <w:proofErr w:type="spellStart"/>
      <w:r w:rsidRPr="00C4242F">
        <w:rPr>
          <w:rFonts w:eastAsia="Times New Roman" w:cs="Times New Roman"/>
          <w:b/>
          <w:color w:val="202124"/>
          <w:szCs w:val="24"/>
        </w:rPr>
        <w:t>nano</w:t>
      </w:r>
      <w:proofErr w:type="spellEnd"/>
      <w:r w:rsidRPr="00C4242F">
        <w:rPr>
          <w:rFonts w:eastAsia="Times New Roman" w:cs="Times New Roman"/>
          <w:b/>
          <w:color w:val="202124"/>
          <w:szCs w:val="24"/>
        </w:rPr>
        <w:t>-degree in deep learning</w:t>
      </w:r>
      <w:r w:rsidRPr="00C4242F">
        <w:rPr>
          <w:rFonts w:eastAsia="Times New Roman" w:cs="Times New Roman"/>
          <w:color w:val="202124"/>
          <w:szCs w:val="24"/>
        </w:rPr>
        <w:t xml:space="preserve"> by Facebook Developer circles at Udacity.</w:t>
      </w:r>
    </w:p>
    <w:p w14:paraId="181BDA25" w14:textId="77777777" w:rsidR="004E7E4F" w:rsidRDefault="004E7E4F" w:rsidP="004E7E4F">
      <w:pPr>
        <w:spacing w:line="240" w:lineRule="auto"/>
        <w:rPr>
          <w:rFonts w:eastAsia="Times New Roman" w:cs="Times New Roman"/>
          <w:color w:val="202124"/>
          <w:szCs w:val="24"/>
          <w:highlight w:val="white"/>
        </w:rPr>
      </w:pPr>
    </w:p>
    <w:p w14:paraId="7F8C75C9" w14:textId="7546E183" w:rsidR="004E7E4F" w:rsidRDefault="004E7E4F" w:rsidP="004E7E4F">
      <w:pPr>
        <w:spacing w:line="240" w:lineRule="auto"/>
        <w:rPr>
          <w:rFonts w:eastAsia="Times New Roman" w:cs="Times New Roman"/>
          <w:color w:val="202124"/>
          <w:szCs w:val="24"/>
          <w:highlight w:val="white"/>
        </w:rPr>
      </w:pPr>
      <w:r>
        <w:rPr>
          <w:rFonts w:eastAsia="Times New Roman" w:cs="Times New Roman"/>
          <w:color w:val="202124"/>
          <w:szCs w:val="24"/>
          <w:highlight w:val="white"/>
        </w:rPr>
        <w:t xml:space="preserve">As an intern at Zone24X7 I have engineered machine learning solutions primarily in Python, </w:t>
      </w:r>
      <w:proofErr w:type="spellStart"/>
      <w:r>
        <w:rPr>
          <w:rFonts w:eastAsia="Times New Roman" w:cs="Times New Roman"/>
          <w:color w:val="202124"/>
          <w:szCs w:val="24"/>
          <w:highlight w:val="white"/>
        </w:rPr>
        <w:t>PyTorch</w:t>
      </w:r>
      <w:proofErr w:type="spellEnd"/>
      <w:r>
        <w:rPr>
          <w:rFonts w:eastAsia="Times New Roman" w:cs="Times New Roman"/>
          <w:color w:val="202124"/>
          <w:szCs w:val="24"/>
          <w:highlight w:val="white"/>
        </w:rPr>
        <w:t xml:space="preserve">, </w:t>
      </w:r>
      <w:r w:rsidRPr="00B31C8A">
        <w:rPr>
          <w:rFonts w:eastAsia="Times New Roman" w:cs="Times New Roman"/>
          <w:color w:val="202124"/>
          <w:szCs w:val="24"/>
          <w:highlight w:val="white"/>
        </w:rPr>
        <w:t>Apache Spark</w:t>
      </w:r>
      <w:r w:rsidR="00057EFB">
        <w:rPr>
          <w:rFonts w:eastAsia="Times New Roman" w:cs="Times New Roman"/>
          <w:color w:val="202124"/>
          <w:szCs w:val="24"/>
          <w:highlight w:val="white"/>
        </w:rPr>
        <w:t>,</w:t>
      </w:r>
      <w:r w:rsidRPr="00B31C8A">
        <w:rPr>
          <w:rFonts w:eastAsia="Times New Roman" w:cs="Times New Roman"/>
          <w:color w:val="202124"/>
          <w:szCs w:val="24"/>
          <w:highlight w:val="white"/>
        </w:rPr>
        <w:t xml:space="preserve"> and Scala</w:t>
      </w:r>
      <w:r>
        <w:rPr>
          <w:rFonts w:eastAsia="Times New Roman" w:cs="Times New Roman"/>
          <w:color w:val="202124"/>
          <w:szCs w:val="24"/>
          <w:highlight w:val="white"/>
        </w:rPr>
        <w:t>, I have also dipped my toes in Bash Scripting, Gradle builds, Groovy and am familiar with the CICD</w:t>
      </w:r>
      <w:r w:rsidR="00AB6DCB">
        <w:rPr>
          <w:rFonts w:eastAsia="Times New Roman" w:cs="Times New Roman"/>
          <w:color w:val="202124"/>
          <w:szCs w:val="24"/>
          <w:highlight w:val="white"/>
        </w:rPr>
        <w:t xml:space="preserve"> </w:t>
      </w:r>
      <w:r w:rsidR="00372134">
        <w:rPr>
          <w:rFonts w:eastAsia="Times New Roman" w:cs="Times New Roman"/>
          <w:color w:val="202124"/>
          <w:szCs w:val="24"/>
          <w:highlight w:val="white"/>
        </w:rPr>
        <w:t>tools</w:t>
      </w:r>
      <w:r>
        <w:rPr>
          <w:rFonts w:eastAsia="Times New Roman" w:cs="Times New Roman"/>
          <w:color w:val="202124"/>
          <w:szCs w:val="24"/>
          <w:highlight w:val="white"/>
        </w:rPr>
        <w:t xml:space="preserve"> (Jenkins and </w:t>
      </w:r>
      <w:proofErr w:type="spellStart"/>
      <w:r>
        <w:rPr>
          <w:rFonts w:eastAsia="Times New Roman" w:cs="Times New Roman"/>
          <w:color w:val="202124"/>
          <w:szCs w:val="24"/>
          <w:highlight w:val="white"/>
        </w:rPr>
        <w:t>Tonomi</w:t>
      </w:r>
      <w:proofErr w:type="spellEnd"/>
      <w:r>
        <w:rPr>
          <w:rFonts w:eastAsia="Times New Roman" w:cs="Times New Roman"/>
          <w:color w:val="202124"/>
          <w:szCs w:val="24"/>
          <w:highlight w:val="white"/>
        </w:rPr>
        <w:t xml:space="preserve">). I’m comfortable with languages such as Java, and C++ through exposure </w:t>
      </w:r>
      <w:r w:rsidR="00057EFB">
        <w:rPr>
          <w:rFonts w:eastAsia="Times New Roman" w:cs="Times New Roman"/>
          <w:color w:val="202124"/>
          <w:szCs w:val="24"/>
          <w:highlight w:val="white"/>
        </w:rPr>
        <w:t>at</w:t>
      </w:r>
      <w:r>
        <w:rPr>
          <w:rFonts w:eastAsia="Times New Roman" w:cs="Times New Roman"/>
          <w:color w:val="202124"/>
          <w:szCs w:val="24"/>
          <w:highlight w:val="white"/>
        </w:rPr>
        <w:t xml:space="preserve"> my campus.</w:t>
      </w:r>
    </w:p>
    <w:p w14:paraId="4A8F90A3" w14:textId="77777777" w:rsidR="004E7E4F" w:rsidRDefault="004E7E4F" w:rsidP="00372134">
      <w:pPr>
        <w:spacing w:line="240" w:lineRule="auto"/>
        <w:jc w:val="center"/>
        <w:rPr>
          <w:rFonts w:eastAsia="Times New Roman" w:cs="Times New Roman"/>
          <w:color w:val="202124"/>
          <w:szCs w:val="24"/>
          <w:highlight w:val="white"/>
        </w:rPr>
      </w:pPr>
    </w:p>
    <w:p w14:paraId="00AC975C" w14:textId="17199333" w:rsidR="004E7E4F" w:rsidRDefault="004E7E4F" w:rsidP="004E7E4F">
      <w:pPr>
        <w:spacing w:line="240" w:lineRule="auto"/>
        <w:rPr>
          <w:rFonts w:eastAsia="Times New Roman" w:cs="Times New Roman"/>
          <w:color w:val="202124"/>
          <w:szCs w:val="24"/>
        </w:rPr>
      </w:pPr>
      <w:r>
        <w:rPr>
          <w:rFonts w:eastAsia="Times New Roman" w:cs="Times New Roman"/>
          <w:color w:val="202124"/>
          <w:szCs w:val="24"/>
          <w:highlight w:val="white"/>
        </w:rPr>
        <w:t xml:space="preserve">Regarding open source projects, I have participated and mentored my junior students to complete the Mozilla Global Sprint. I also co-founded the </w:t>
      </w:r>
      <w:hyperlink r:id="rId8">
        <w:r>
          <w:rPr>
            <w:rFonts w:eastAsia="Times New Roman" w:cs="Times New Roman"/>
            <w:color w:val="1155CC"/>
            <w:szCs w:val="24"/>
            <w:highlight w:val="white"/>
            <w:u w:val="single"/>
          </w:rPr>
          <w:t>AI Research Club</w:t>
        </w:r>
      </w:hyperlink>
      <w:r>
        <w:rPr>
          <w:rFonts w:eastAsia="Times New Roman" w:cs="Times New Roman"/>
          <w:color w:val="202124"/>
          <w:szCs w:val="24"/>
          <w:highlight w:val="white"/>
        </w:rPr>
        <w:t xml:space="preserve"> </w:t>
      </w:r>
      <w:r w:rsidR="00057EFB">
        <w:rPr>
          <w:rFonts w:eastAsia="Times New Roman" w:cs="Times New Roman"/>
          <w:color w:val="202124"/>
          <w:szCs w:val="24"/>
          <w:highlight w:val="white"/>
        </w:rPr>
        <w:t>o</w:t>
      </w:r>
      <w:r>
        <w:rPr>
          <w:rFonts w:eastAsia="Times New Roman" w:cs="Times New Roman"/>
          <w:color w:val="202124"/>
          <w:szCs w:val="24"/>
          <w:highlight w:val="white"/>
        </w:rPr>
        <w:t xml:space="preserve">n my campus to carry out AI outreach programs. I write articles about Machine Learning in </w:t>
      </w:r>
      <w:hyperlink r:id="rId9">
        <w:r>
          <w:rPr>
            <w:rFonts w:eastAsia="Times New Roman" w:cs="Times New Roman"/>
            <w:color w:val="1155CC"/>
            <w:szCs w:val="24"/>
            <w:highlight w:val="white"/>
            <w:u w:val="single"/>
          </w:rPr>
          <w:t>Medium</w:t>
        </w:r>
      </w:hyperlink>
      <w:r>
        <w:rPr>
          <w:rFonts w:eastAsia="Times New Roman" w:cs="Times New Roman"/>
          <w:color w:val="202124"/>
          <w:szCs w:val="24"/>
          <w:highlight w:val="white"/>
        </w:rPr>
        <w:t xml:space="preserve"> as well. </w:t>
      </w:r>
      <w:r w:rsidRPr="00647B65">
        <w:rPr>
          <w:rFonts w:eastAsia="Times New Roman" w:cs="Times New Roman"/>
          <w:color w:val="202124"/>
          <w:szCs w:val="24"/>
        </w:rPr>
        <w:t xml:space="preserve">I </w:t>
      </w:r>
      <w:r w:rsidRPr="00C4242F">
        <w:rPr>
          <w:rFonts w:eastAsia="Times New Roman" w:cs="Times New Roman"/>
          <w:b/>
          <w:color w:val="202124"/>
          <w:szCs w:val="24"/>
        </w:rPr>
        <w:t>mentored interns on a NASA star classification project</w:t>
      </w:r>
      <w:r w:rsidRPr="00C4242F">
        <w:rPr>
          <w:rFonts w:eastAsia="Times New Roman" w:cs="Times New Roman"/>
          <w:color w:val="202124"/>
          <w:szCs w:val="24"/>
        </w:rPr>
        <w:t xml:space="preserve">. Mentoring women in tech on Astronomy and Computer Science. The project can be found as a GitHub repo here </w:t>
      </w:r>
      <w:hyperlink r:id="rId10" w:history="1">
        <w:r w:rsidRPr="00C4242F">
          <w:rPr>
            <w:rStyle w:val="Hyperlink"/>
            <w:rFonts w:eastAsia="Times New Roman" w:cs="Times New Roman"/>
            <w:szCs w:val="24"/>
          </w:rPr>
          <w:t>NASA-Star-Classification</w:t>
        </w:r>
      </w:hyperlink>
      <w:r>
        <w:rPr>
          <w:rFonts w:eastAsia="Times New Roman" w:cs="Times New Roman"/>
          <w:color w:val="202124"/>
          <w:szCs w:val="24"/>
        </w:rPr>
        <w:t>.</w:t>
      </w:r>
    </w:p>
    <w:p w14:paraId="7837453D" w14:textId="77777777" w:rsidR="004E7E4F" w:rsidRDefault="004E7E4F" w:rsidP="004E7E4F">
      <w:pPr>
        <w:spacing w:line="240" w:lineRule="auto"/>
        <w:rPr>
          <w:rFonts w:eastAsia="Times New Roman" w:cs="Times New Roman"/>
          <w:color w:val="202124"/>
          <w:szCs w:val="24"/>
          <w:highlight w:val="white"/>
        </w:rPr>
      </w:pPr>
    </w:p>
    <w:p w14:paraId="7B68246D" w14:textId="02CB1071" w:rsidR="004E7E4F" w:rsidRDefault="004E7E4F" w:rsidP="004E7E4F">
      <w:pPr>
        <w:spacing w:line="240" w:lineRule="auto"/>
        <w:rPr>
          <w:rFonts w:eastAsia="Times New Roman" w:cs="Times New Roman"/>
          <w:color w:val="202124"/>
          <w:szCs w:val="24"/>
          <w:highlight w:val="white"/>
        </w:rPr>
      </w:pPr>
      <w:r>
        <w:rPr>
          <w:rFonts w:eastAsia="Times New Roman" w:cs="Times New Roman"/>
          <w:color w:val="202124"/>
          <w:szCs w:val="24"/>
          <w:highlight w:val="white"/>
        </w:rPr>
        <w:t xml:space="preserve">I also did an </w:t>
      </w:r>
      <w:r w:rsidRPr="008314D3">
        <w:rPr>
          <w:rFonts w:eastAsia="Times New Roman" w:cs="Times New Roman"/>
          <w:b/>
          <w:color w:val="202124"/>
          <w:szCs w:val="24"/>
          <w:highlight w:val="white"/>
        </w:rPr>
        <w:t>internship</w:t>
      </w:r>
      <w:r>
        <w:rPr>
          <w:rFonts w:eastAsia="Times New Roman" w:cs="Times New Roman"/>
          <w:color w:val="202124"/>
          <w:szCs w:val="24"/>
          <w:highlight w:val="white"/>
        </w:rPr>
        <w:t xml:space="preserve"> under </w:t>
      </w:r>
      <w:proofErr w:type="spellStart"/>
      <w:proofErr w:type="gramStart"/>
      <w:r>
        <w:rPr>
          <w:rFonts w:eastAsia="Times New Roman" w:cs="Times New Roman"/>
          <w:color w:val="202124"/>
          <w:szCs w:val="24"/>
          <w:highlight w:val="white"/>
        </w:rPr>
        <w:t>Dr</w:t>
      </w:r>
      <w:r w:rsidR="00057EFB">
        <w:rPr>
          <w:rFonts w:eastAsia="Times New Roman" w:cs="Times New Roman"/>
          <w:color w:val="202124"/>
          <w:szCs w:val="24"/>
          <w:highlight w:val="white"/>
        </w:rPr>
        <w:t>.</w:t>
      </w:r>
      <w:r>
        <w:rPr>
          <w:rFonts w:eastAsia="Times New Roman" w:cs="Times New Roman"/>
          <w:color w:val="202124"/>
          <w:szCs w:val="24"/>
          <w:highlight w:val="white"/>
        </w:rPr>
        <w:t>Rukshan</w:t>
      </w:r>
      <w:proofErr w:type="spellEnd"/>
      <w:proofErr w:type="gramEnd"/>
      <w:r>
        <w:rPr>
          <w:rFonts w:eastAsia="Times New Roman" w:cs="Times New Roman"/>
          <w:color w:val="202124"/>
          <w:szCs w:val="24"/>
          <w:highlight w:val="white"/>
        </w:rPr>
        <w:t xml:space="preserve"> </w:t>
      </w:r>
      <w:proofErr w:type="spellStart"/>
      <w:r>
        <w:rPr>
          <w:rFonts w:eastAsia="Times New Roman" w:cs="Times New Roman"/>
          <w:color w:val="202124"/>
          <w:szCs w:val="24"/>
          <w:highlight w:val="white"/>
        </w:rPr>
        <w:t>Batuwita</w:t>
      </w:r>
      <w:proofErr w:type="spellEnd"/>
      <w:r>
        <w:rPr>
          <w:rFonts w:eastAsia="Times New Roman" w:cs="Times New Roman"/>
          <w:color w:val="202124"/>
          <w:szCs w:val="24"/>
          <w:highlight w:val="white"/>
        </w:rPr>
        <w:t>, a Ph</w:t>
      </w:r>
      <w:r w:rsidR="00057EFB">
        <w:rPr>
          <w:rFonts w:eastAsia="Times New Roman" w:cs="Times New Roman"/>
          <w:color w:val="202124"/>
          <w:szCs w:val="24"/>
          <w:highlight w:val="white"/>
        </w:rPr>
        <w:t>.D.</w:t>
      </w:r>
      <w:r>
        <w:rPr>
          <w:rFonts w:eastAsia="Times New Roman" w:cs="Times New Roman"/>
          <w:color w:val="202124"/>
          <w:szCs w:val="24"/>
          <w:highlight w:val="white"/>
        </w:rPr>
        <w:t xml:space="preserve"> in </w:t>
      </w:r>
      <w:r w:rsidR="00057EFB">
        <w:rPr>
          <w:rFonts w:eastAsia="Times New Roman" w:cs="Times New Roman"/>
          <w:color w:val="202124"/>
          <w:szCs w:val="24"/>
          <w:highlight w:val="white"/>
        </w:rPr>
        <w:t xml:space="preserve">the </w:t>
      </w:r>
      <w:r>
        <w:rPr>
          <w:rFonts w:eastAsia="Times New Roman" w:cs="Times New Roman"/>
          <w:color w:val="202124"/>
          <w:szCs w:val="24"/>
          <w:highlight w:val="white"/>
        </w:rPr>
        <w:t>University of Oxford on deep learning and research methodology. I have done many more courses on machine learning and data science. A comprehensive list can be found in my</w:t>
      </w:r>
      <w:r w:rsidR="00AB6DCB">
        <w:rPr>
          <w:rFonts w:eastAsia="Times New Roman" w:cs="Times New Roman"/>
          <w:color w:val="202124"/>
          <w:szCs w:val="24"/>
          <w:highlight w:val="white"/>
        </w:rPr>
        <w:t xml:space="preserve"> LinkedIn</w:t>
      </w:r>
      <w:r>
        <w:rPr>
          <w:rFonts w:eastAsia="Times New Roman" w:cs="Times New Roman"/>
          <w:color w:val="202124"/>
          <w:szCs w:val="24"/>
          <w:highlight w:val="white"/>
        </w:rPr>
        <w:t xml:space="preserve"> profile</w:t>
      </w:r>
      <w:r w:rsidR="00AB6DCB">
        <w:rPr>
          <w:rFonts w:eastAsia="Times New Roman" w:cs="Times New Roman"/>
          <w:color w:val="202124"/>
          <w:szCs w:val="24"/>
          <w:highlight w:val="white"/>
        </w:rPr>
        <w:t xml:space="preserve"> in the contact information below</w:t>
      </w:r>
      <w:r>
        <w:rPr>
          <w:rFonts w:eastAsia="Times New Roman" w:cs="Times New Roman"/>
          <w:color w:val="202124"/>
          <w:szCs w:val="24"/>
          <w:highlight w:val="white"/>
        </w:rPr>
        <w:t>.</w:t>
      </w:r>
    </w:p>
    <w:p w14:paraId="654A6B4C" w14:textId="77777777" w:rsidR="004E7E4F" w:rsidRDefault="004E7E4F" w:rsidP="004E7E4F">
      <w:pPr>
        <w:spacing w:line="240" w:lineRule="auto"/>
        <w:rPr>
          <w:rFonts w:eastAsia="Times New Roman" w:cs="Times New Roman"/>
          <w:color w:val="202124"/>
          <w:szCs w:val="24"/>
          <w:highlight w:val="white"/>
        </w:rPr>
      </w:pPr>
    </w:p>
    <w:p w14:paraId="65018097" w14:textId="07876926" w:rsidR="00AB6DCB" w:rsidRDefault="004E7E4F" w:rsidP="004E7E4F">
      <w:pPr>
        <w:spacing w:line="240" w:lineRule="auto"/>
        <w:rPr>
          <w:rFonts w:eastAsia="Times New Roman" w:cs="Times New Roman"/>
          <w:color w:val="202124"/>
          <w:szCs w:val="24"/>
          <w:highlight w:val="white"/>
        </w:rPr>
      </w:pPr>
      <w:r>
        <w:rPr>
          <w:rFonts w:eastAsia="Times New Roman" w:cs="Times New Roman"/>
          <w:color w:val="202124"/>
          <w:szCs w:val="24"/>
          <w:highlight w:val="white"/>
        </w:rPr>
        <w:t xml:space="preserve">My interests lie in Applied Artificial Intelligence and Machine Learning. I am currently writing my thesis on </w:t>
      </w:r>
      <w:proofErr w:type="spellStart"/>
      <w:r w:rsidR="00E16B49">
        <w:rPr>
          <w:rFonts w:eastAsia="Times New Roman" w:cs="Times New Roman"/>
          <w:color w:val="202124"/>
          <w:szCs w:val="24"/>
          <w:highlight w:val="white"/>
        </w:rPr>
        <w:t>Hyphersphere</w:t>
      </w:r>
      <w:proofErr w:type="spellEnd"/>
      <w:r w:rsidR="00E16B49">
        <w:rPr>
          <w:rFonts w:eastAsia="Times New Roman" w:cs="Times New Roman"/>
          <w:color w:val="202124"/>
          <w:szCs w:val="24"/>
          <w:highlight w:val="white"/>
        </w:rPr>
        <w:t xml:space="preserve"> optimization for image synthesis </w:t>
      </w:r>
      <w:r>
        <w:rPr>
          <w:rFonts w:eastAsia="Times New Roman" w:cs="Times New Roman"/>
          <w:color w:val="202124"/>
          <w:szCs w:val="24"/>
          <w:highlight w:val="white"/>
        </w:rPr>
        <w:t>for the Final year project for my degree. I hope to do my higher studies in evolutionary models and social automata theory.</w:t>
      </w:r>
      <w:r w:rsidR="00411817">
        <w:rPr>
          <w:rFonts w:eastAsia="Times New Roman" w:cs="Times New Roman"/>
          <w:color w:val="202124"/>
          <w:szCs w:val="24"/>
          <w:highlight w:val="white"/>
        </w:rPr>
        <w:t xml:space="preserve"> </w:t>
      </w:r>
      <w:r w:rsidRPr="00C4242F">
        <w:rPr>
          <w:rFonts w:eastAsia="Times New Roman" w:cs="Times New Roman"/>
          <w:color w:val="202124"/>
          <w:szCs w:val="24"/>
        </w:rPr>
        <w:t>When I'm not reading books on AI or astronomy, I can be found hiking or riding my bicycle. Sometimes I bake stuff. Mathematics and Computer Science is my dope. I am a natural Pythonista.</w:t>
      </w:r>
    </w:p>
    <w:p w14:paraId="1F293114" w14:textId="77777777" w:rsidR="00AB6DCB" w:rsidRPr="00372134" w:rsidRDefault="00AB6DCB" w:rsidP="004E7E4F">
      <w:pPr>
        <w:spacing w:line="240" w:lineRule="auto"/>
        <w:rPr>
          <w:rFonts w:eastAsia="Times New Roman" w:cs="Times New Roman"/>
          <w:color w:val="202124"/>
          <w:szCs w:val="24"/>
          <w:highlight w:val="white"/>
        </w:rPr>
      </w:pPr>
    </w:p>
    <w:p w14:paraId="19221046" w14:textId="5C247372" w:rsidR="004E7E4F" w:rsidRPr="00E879AC" w:rsidRDefault="004E7E4F" w:rsidP="00E879AC">
      <w:pPr>
        <w:pStyle w:val="Heading2"/>
        <w:numPr>
          <w:ilvl w:val="0"/>
          <w:numId w:val="7"/>
        </w:numPr>
        <w:spacing w:line="240" w:lineRule="auto"/>
      </w:pPr>
      <w:bookmarkStart w:id="1" w:name="_Toc36496206"/>
      <w:r w:rsidRPr="00E879AC">
        <w:t>Contact Information</w:t>
      </w:r>
      <w:bookmarkEnd w:id="1"/>
    </w:p>
    <w:p w14:paraId="67115F85" w14:textId="77777777" w:rsidR="004E7E4F" w:rsidRDefault="004E7E4F" w:rsidP="005F77C1">
      <w:pPr>
        <w:pStyle w:val="NoSpacing"/>
        <w:jc w:val="left"/>
        <w:rPr>
          <w:highlight w:val="white"/>
        </w:rPr>
      </w:pPr>
      <w:r>
        <w:rPr>
          <w:highlight w:val="white"/>
        </w:rPr>
        <w:t xml:space="preserve">Student Name: Mohamed Ayoob </w:t>
      </w:r>
      <w:proofErr w:type="spellStart"/>
      <w:r>
        <w:rPr>
          <w:highlight w:val="white"/>
        </w:rPr>
        <w:t>Nazeem</w:t>
      </w:r>
      <w:proofErr w:type="spellEnd"/>
    </w:p>
    <w:p w14:paraId="208A66E2" w14:textId="77777777" w:rsidR="004E7E4F" w:rsidRDefault="004E7E4F" w:rsidP="005F77C1">
      <w:pPr>
        <w:pStyle w:val="NoSpacing"/>
        <w:jc w:val="left"/>
        <w:rPr>
          <w:highlight w:val="white"/>
        </w:rPr>
      </w:pPr>
      <w:r>
        <w:rPr>
          <w:highlight w:val="white"/>
        </w:rPr>
        <w:t>Mobile Phone: +94765452123</w:t>
      </w:r>
    </w:p>
    <w:p w14:paraId="7C7A2006" w14:textId="77777777" w:rsidR="00411817" w:rsidRDefault="00411817" w:rsidP="005F77C1">
      <w:pPr>
        <w:pStyle w:val="NoSpacing"/>
        <w:jc w:val="left"/>
        <w:rPr>
          <w:highlight w:val="white"/>
        </w:rPr>
      </w:pPr>
    </w:p>
    <w:p w14:paraId="78999F59" w14:textId="32BEF94B" w:rsidR="004E7E4F" w:rsidRDefault="004E7E4F" w:rsidP="005F77C1">
      <w:pPr>
        <w:pStyle w:val="NoSpacing"/>
        <w:jc w:val="left"/>
        <w:rPr>
          <w:highlight w:val="white"/>
        </w:rPr>
      </w:pPr>
      <w:r>
        <w:rPr>
          <w:highlight w:val="white"/>
        </w:rPr>
        <w:t xml:space="preserve">Email: </w:t>
      </w:r>
      <w:hyperlink r:id="rId11" w:history="1">
        <w:r w:rsidR="00AB6DCB" w:rsidRPr="00F9499B">
          <w:rPr>
            <w:rStyle w:val="Hyperlink"/>
            <w:highlight w:val="white"/>
          </w:rPr>
          <w:t>mohamedayoob01@gmail.com</w:t>
        </w:r>
      </w:hyperlink>
      <w:r>
        <w:rPr>
          <w:highlight w:val="white"/>
        </w:rPr>
        <w:t xml:space="preserve"> (Primary) , </w:t>
      </w:r>
      <w:hyperlink r:id="rId12">
        <w:r>
          <w:rPr>
            <w:color w:val="1155CC"/>
            <w:highlight w:val="white"/>
            <w:u w:val="single"/>
          </w:rPr>
          <w:t>nazeem.2016343@iit.ac.lk</w:t>
        </w:r>
      </w:hyperlink>
      <w:r>
        <w:rPr>
          <w:highlight w:val="white"/>
        </w:rPr>
        <w:t xml:space="preserve"> (Institute) , </w:t>
      </w:r>
      <w:hyperlink r:id="rId13">
        <w:r>
          <w:rPr>
            <w:color w:val="1155CC"/>
            <w:highlight w:val="white"/>
            <w:u w:val="single"/>
          </w:rPr>
          <w:t>w1654551@my.westminster.ac.uk</w:t>
        </w:r>
      </w:hyperlink>
      <w:r>
        <w:rPr>
          <w:highlight w:val="white"/>
        </w:rPr>
        <w:t xml:space="preserve"> (Institute)</w:t>
      </w:r>
    </w:p>
    <w:p w14:paraId="7C99B74F" w14:textId="77777777" w:rsidR="00411817" w:rsidRDefault="00411817" w:rsidP="005F77C1">
      <w:pPr>
        <w:pStyle w:val="NoSpacing"/>
        <w:jc w:val="left"/>
        <w:rPr>
          <w:highlight w:val="white"/>
        </w:rPr>
      </w:pPr>
    </w:p>
    <w:p w14:paraId="0909DA99" w14:textId="3FF38748" w:rsidR="00862342" w:rsidRDefault="004E7E4F" w:rsidP="005F77C1">
      <w:pPr>
        <w:pStyle w:val="NoSpacing"/>
        <w:jc w:val="left"/>
        <w:rPr>
          <w:color w:val="1155CC"/>
          <w:highlight w:val="white"/>
          <w:u w:val="single"/>
        </w:rPr>
      </w:pPr>
      <w:r>
        <w:rPr>
          <w:highlight w:val="white"/>
        </w:rPr>
        <w:t xml:space="preserve">LinkedIn:  </w:t>
      </w:r>
      <w:hyperlink r:id="rId14">
        <w:r>
          <w:rPr>
            <w:color w:val="1155CC"/>
            <w:highlight w:val="white"/>
            <w:u w:val="single"/>
          </w:rPr>
          <w:t>mohamedayoob7</w:t>
        </w:r>
      </w:hyperlink>
      <w:r>
        <w:rPr>
          <w:color w:val="1155CC"/>
          <w:highlight w:val="white"/>
          <w:u w:val="single"/>
        </w:rPr>
        <w:t xml:space="preserve"> </w:t>
      </w:r>
    </w:p>
    <w:p w14:paraId="19DBDE7C" w14:textId="0B0990EF" w:rsidR="004E7E4F" w:rsidRDefault="004E7E4F" w:rsidP="005F77C1">
      <w:pPr>
        <w:pStyle w:val="NoSpacing"/>
        <w:jc w:val="left"/>
        <w:rPr>
          <w:highlight w:val="white"/>
        </w:rPr>
      </w:pPr>
      <w:r>
        <w:rPr>
          <w:highlight w:val="white"/>
        </w:rPr>
        <w:t xml:space="preserve">Skype: mohamedayoob01@gmail.com  </w:t>
      </w:r>
    </w:p>
    <w:p w14:paraId="5B22F4AC" w14:textId="775E8F2E" w:rsidR="004E7E4F" w:rsidRDefault="004E7E4F" w:rsidP="004E7E4F">
      <w:pPr>
        <w:spacing w:line="240" w:lineRule="auto"/>
      </w:pPr>
    </w:p>
    <w:p w14:paraId="26EA2089" w14:textId="77777777" w:rsidR="00862342" w:rsidRDefault="00862342" w:rsidP="004E7E4F">
      <w:pPr>
        <w:spacing w:line="240" w:lineRule="auto"/>
      </w:pPr>
    </w:p>
    <w:p w14:paraId="54C21551" w14:textId="480B6126" w:rsidR="004E7E4F" w:rsidRPr="00E879AC" w:rsidRDefault="004E7E4F" w:rsidP="00E879AC">
      <w:pPr>
        <w:pStyle w:val="Heading2"/>
        <w:numPr>
          <w:ilvl w:val="0"/>
          <w:numId w:val="7"/>
        </w:numPr>
        <w:spacing w:line="240" w:lineRule="auto"/>
      </w:pPr>
      <w:bookmarkStart w:id="2" w:name="_Toc36496207"/>
      <w:r w:rsidRPr="00E879AC">
        <w:t>University Referee</w:t>
      </w:r>
      <w:bookmarkEnd w:id="2"/>
    </w:p>
    <w:p w14:paraId="3F88423B" w14:textId="3FDA9784" w:rsidR="004E7E4F" w:rsidRDefault="00411817" w:rsidP="005F77C1">
      <w:pPr>
        <w:pStyle w:val="NoSpacing"/>
        <w:jc w:val="left"/>
        <w:rPr>
          <w:highlight w:val="white"/>
        </w:rPr>
      </w:pPr>
      <w:r>
        <w:rPr>
          <w:highlight w:val="white"/>
        </w:rPr>
        <w:t>University</w:t>
      </w:r>
      <w:r w:rsidR="004E7E4F">
        <w:rPr>
          <w:highlight w:val="white"/>
        </w:rPr>
        <w:t>: Informatics Institute of Technology, Sri Lanka (IIT Sri Lanka)</w:t>
      </w:r>
    </w:p>
    <w:p w14:paraId="6961A3B4" w14:textId="77777777" w:rsidR="004E7E4F" w:rsidRDefault="004E7E4F" w:rsidP="005F77C1">
      <w:pPr>
        <w:pStyle w:val="NoSpacing"/>
        <w:jc w:val="left"/>
        <w:rPr>
          <w:highlight w:val="white"/>
        </w:rPr>
      </w:pPr>
      <w:r>
        <w:rPr>
          <w:highlight w:val="white"/>
        </w:rPr>
        <w:t>Degree program: Bachelors in Engineering (Hons) Software Engineering</w:t>
      </w:r>
    </w:p>
    <w:p w14:paraId="61D21B29" w14:textId="57133E2C" w:rsidR="004E7E4F" w:rsidRDefault="004E7E4F" w:rsidP="005F77C1">
      <w:pPr>
        <w:pStyle w:val="NoSpacing"/>
        <w:jc w:val="left"/>
        <w:rPr>
          <w:highlight w:val="white"/>
        </w:rPr>
      </w:pPr>
      <w:r>
        <w:rPr>
          <w:highlight w:val="white"/>
        </w:rPr>
        <w:t xml:space="preserve">Progress: </w:t>
      </w:r>
      <w:r w:rsidR="00AB6DCB">
        <w:rPr>
          <w:highlight w:val="white"/>
        </w:rPr>
        <w:t>4th</w:t>
      </w:r>
      <w:r>
        <w:rPr>
          <w:highlight w:val="white"/>
        </w:rPr>
        <w:t xml:space="preserve"> year of 4 years</w:t>
      </w:r>
    </w:p>
    <w:p w14:paraId="5468EDE0" w14:textId="77777777" w:rsidR="004E7E4F" w:rsidRDefault="004E7E4F" w:rsidP="005F77C1">
      <w:pPr>
        <w:pStyle w:val="NoSpacing"/>
        <w:jc w:val="left"/>
        <w:rPr>
          <w:highlight w:val="white"/>
        </w:rPr>
      </w:pPr>
    </w:p>
    <w:p w14:paraId="587A9F7D" w14:textId="6A333E7A" w:rsidR="004E7E4F" w:rsidRDefault="004E7E4F" w:rsidP="005F77C1">
      <w:pPr>
        <w:pStyle w:val="NoSpacing"/>
        <w:jc w:val="left"/>
        <w:rPr>
          <w:highlight w:val="white"/>
        </w:rPr>
      </w:pPr>
      <w:r>
        <w:rPr>
          <w:highlight w:val="white"/>
        </w:rPr>
        <w:t>Contact to Verify:</w:t>
      </w:r>
    </w:p>
    <w:p w14:paraId="4AF0BD37" w14:textId="77777777" w:rsidR="00411817" w:rsidRDefault="00411817" w:rsidP="005F77C1">
      <w:pPr>
        <w:pStyle w:val="NoSpacing"/>
        <w:jc w:val="left"/>
        <w:rPr>
          <w:highlight w:val="white"/>
        </w:rPr>
      </w:pPr>
    </w:p>
    <w:p w14:paraId="73455493" w14:textId="77777777" w:rsidR="004E7E4F" w:rsidRDefault="004E7E4F" w:rsidP="005F77C1">
      <w:pPr>
        <w:pStyle w:val="NoSpacing"/>
        <w:jc w:val="left"/>
        <w:rPr>
          <w:b/>
          <w:highlight w:val="white"/>
        </w:rPr>
      </w:pPr>
      <w:proofErr w:type="spellStart"/>
      <w:r>
        <w:rPr>
          <w:b/>
          <w:highlight w:val="white"/>
        </w:rPr>
        <w:t>Guhanathan</w:t>
      </w:r>
      <w:proofErr w:type="spellEnd"/>
      <w:r>
        <w:rPr>
          <w:b/>
          <w:highlight w:val="white"/>
        </w:rPr>
        <w:t xml:space="preserve"> </w:t>
      </w:r>
      <w:proofErr w:type="spellStart"/>
      <w:r>
        <w:rPr>
          <w:b/>
          <w:highlight w:val="white"/>
        </w:rPr>
        <w:t>Poravi</w:t>
      </w:r>
      <w:proofErr w:type="spellEnd"/>
      <w:r>
        <w:rPr>
          <w:b/>
          <w:highlight w:val="white"/>
        </w:rPr>
        <w:t xml:space="preserve"> - </w:t>
      </w:r>
      <w:r w:rsidRPr="00411817">
        <w:rPr>
          <w:highlight w:val="white"/>
        </w:rPr>
        <w:t>Senior Lecturer, Informatics Institute of Technology.</w:t>
      </w:r>
    </w:p>
    <w:p w14:paraId="05B3D28F" w14:textId="0C92F3A6" w:rsidR="004E7E4F" w:rsidRDefault="004E7E4F" w:rsidP="005F77C1">
      <w:pPr>
        <w:pStyle w:val="NoSpacing"/>
        <w:jc w:val="left"/>
        <w:rPr>
          <w:highlight w:val="white"/>
        </w:rPr>
      </w:pPr>
      <w:r>
        <w:rPr>
          <w:highlight w:val="white"/>
        </w:rPr>
        <w:t>Informatics Institute of Technology, 57 Ramakrishna Road, Colombo 06, Sri Lanka.</w:t>
      </w:r>
    </w:p>
    <w:p w14:paraId="5EA17AC9" w14:textId="77777777" w:rsidR="004E7E4F" w:rsidRDefault="004E7E4F" w:rsidP="005F77C1">
      <w:pPr>
        <w:pStyle w:val="NoSpacing"/>
        <w:jc w:val="left"/>
        <w:rPr>
          <w:highlight w:val="white"/>
        </w:rPr>
      </w:pPr>
      <w:r>
        <w:rPr>
          <w:highlight w:val="white"/>
        </w:rPr>
        <w:t xml:space="preserve">Tel: +94 112 360212 / 402(Ext) </w:t>
      </w:r>
    </w:p>
    <w:p w14:paraId="73F04BC1" w14:textId="77777777" w:rsidR="004E7E4F" w:rsidRDefault="004E7E4F" w:rsidP="005F77C1">
      <w:pPr>
        <w:pStyle w:val="NoSpacing"/>
        <w:jc w:val="left"/>
        <w:rPr>
          <w:highlight w:val="white"/>
        </w:rPr>
      </w:pPr>
      <w:r>
        <w:rPr>
          <w:highlight w:val="white"/>
        </w:rPr>
        <w:t xml:space="preserve">Mob: +94 768 209 744 </w:t>
      </w:r>
    </w:p>
    <w:p w14:paraId="64972A0A" w14:textId="77777777" w:rsidR="004E7E4F" w:rsidRDefault="004E7E4F" w:rsidP="005F77C1">
      <w:pPr>
        <w:pStyle w:val="NoSpacing"/>
        <w:jc w:val="left"/>
        <w:rPr>
          <w:highlight w:val="white"/>
        </w:rPr>
      </w:pPr>
      <w:r>
        <w:rPr>
          <w:highlight w:val="white"/>
        </w:rPr>
        <w:t>Email: guhanathan.p@iit.ac.lk</w:t>
      </w:r>
    </w:p>
    <w:p w14:paraId="4DED9A33" w14:textId="7EEEF2E2" w:rsidR="004E7E4F" w:rsidRDefault="004E7E4F" w:rsidP="004E7E4F">
      <w:pPr>
        <w:spacing w:line="240" w:lineRule="auto"/>
      </w:pPr>
    </w:p>
    <w:p w14:paraId="2FE8B8C2" w14:textId="77777777" w:rsidR="00862342" w:rsidRPr="004E7E4F" w:rsidRDefault="00862342" w:rsidP="004E7E4F">
      <w:pPr>
        <w:spacing w:line="240" w:lineRule="auto"/>
      </w:pPr>
    </w:p>
    <w:p w14:paraId="3494A668" w14:textId="1E51DCA6" w:rsidR="004E7E4F" w:rsidRPr="00E879AC" w:rsidRDefault="004E7E4F" w:rsidP="00E879AC">
      <w:pPr>
        <w:pStyle w:val="Heading2"/>
        <w:numPr>
          <w:ilvl w:val="0"/>
          <w:numId w:val="7"/>
        </w:numPr>
        <w:spacing w:line="240" w:lineRule="auto"/>
      </w:pPr>
      <w:bookmarkStart w:id="3" w:name="_Toc36496208"/>
      <w:r w:rsidRPr="00E879AC">
        <w:t>Internship Referee</w:t>
      </w:r>
      <w:bookmarkEnd w:id="3"/>
    </w:p>
    <w:p w14:paraId="52FAF6DA" w14:textId="77777777" w:rsidR="004E7E4F" w:rsidRDefault="004E7E4F" w:rsidP="005F77C1">
      <w:pPr>
        <w:pStyle w:val="NoSpacing"/>
        <w:jc w:val="left"/>
        <w:rPr>
          <w:highlight w:val="white"/>
        </w:rPr>
      </w:pPr>
      <w:r>
        <w:rPr>
          <w:highlight w:val="white"/>
        </w:rPr>
        <w:t>Company:  Zone24X7</w:t>
      </w:r>
    </w:p>
    <w:p w14:paraId="00DCF519" w14:textId="77777777" w:rsidR="004E7E4F" w:rsidRDefault="004E7E4F" w:rsidP="005F77C1">
      <w:pPr>
        <w:pStyle w:val="NoSpacing"/>
        <w:jc w:val="left"/>
        <w:rPr>
          <w:highlight w:val="white"/>
        </w:rPr>
      </w:pPr>
      <w:r>
        <w:rPr>
          <w:highlight w:val="white"/>
        </w:rPr>
        <w:t>Title: Big Data and Data Science Intern</w:t>
      </w:r>
    </w:p>
    <w:p w14:paraId="77E12397" w14:textId="102E624A" w:rsidR="004E7E4F" w:rsidRDefault="004E7E4F" w:rsidP="005F77C1">
      <w:pPr>
        <w:pStyle w:val="NoSpacing"/>
        <w:jc w:val="left"/>
        <w:rPr>
          <w:highlight w:val="white"/>
        </w:rPr>
      </w:pPr>
      <w:r>
        <w:rPr>
          <w:highlight w:val="white"/>
        </w:rPr>
        <w:t>Progress: Internship Completed</w:t>
      </w:r>
    </w:p>
    <w:p w14:paraId="5E7D5A77" w14:textId="77777777" w:rsidR="00AF49DF" w:rsidRDefault="00AF49DF" w:rsidP="005F77C1">
      <w:pPr>
        <w:pStyle w:val="NoSpacing"/>
        <w:jc w:val="left"/>
        <w:rPr>
          <w:highlight w:val="white"/>
        </w:rPr>
      </w:pPr>
    </w:p>
    <w:p w14:paraId="131F3F1C" w14:textId="1097BA3B" w:rsidR="004E7E4F" w:rsidRDefault="004E7E4F" w:rsidP="005F77C1">
      <w:pPr>
        <w:pStyle w:val="NoSpacing"/>
        <w:jc w:val="left"/>
        <w:rPr>
          <w:highlight w:val="white"/>
        </w:rPr>
      </w:pPr>
      <w:r>
        <w:rPr>
          <w:highlight w:val="white"/>
        </w:rPr>
        <w:t>Contact to Verify:</w:t>
      </w:r>
    </w:p>
    <w:p w14:paraId="27D01558" w14:textId="77777777" w:rsidR="00411817" w:rsidRDefault="00411817" w:rsidP="005F77C1">
      <w:pPr>
        <w:pStyle w:val="NoSpacing"/>
        <w:jc w:val="left"/>
        <w:rPr>
          <w:highlight w:val="white"/>
        </w:rPr>
      </w:pPr>
    </w:p>
    <w:p w14:paraId="30C4D456" w14:textId="77777777" w:rsidR="004E7E4F" w:rsidRDefault="004E7E4F" w:rsidP="005F77C1">
      <w:pPr>
        <w:pStyle w:val="NoSpacing"/>
        <w:jc w:val="left"/>
        <w:rPr>
          <w:b/>
          <w:highlight w:val="white"/>
        </w:rPr>
      </w:pPr>
      <w:r>
        <w:rPr>
          <w:b/>
          <w:highlight w:val="white"/>
        </w:rPr>
        <w:t xml:space="preserve">Hansa </w:t>
      </w:r>
      <w:proofErr w:type="spellStart"/>
      <w:r>
        <w:rPr>
          <w:b/>
          <w:highlight w:val="white"/>
        </w:rPr>
        <w:t>Perera</w:t>
      </w:r>
      <w:proofErr w:type="spellEnd"/>
      <w:r>
        <w:rPr>
          <w:b/>
          <w:highlight w:val="white"/>
        </w:rPr>
        <w:t xml:space="preserve"> – </w:t>
      </w:r>
      <w:r w:rsidRPr="00411817">
        <w:rPr>
          <w:highlight w:val="white"/>
        </w:rPr>
        <w:t>Associate Architect – Data Science and Machine Learning</w:t>
      </w:r>
    </w:p>
    <w:p w14:paraId="0D3B2C28" w14:textId="454F59A1" w:rsidR="004E7E4F" w:rsidRDefault="004E7E4F" w:rsidP="005F77C1">
      <w:pPr>
        <w:pStyle w:val="NoSpacing"/>
        <w:jc w:val="left"/>
        <w:rPr>
          <w:highlight w:val="white"/>
        </w:rPr>
      </w:pPr>
      <w:r>
        <w:rPr>
          <w:highlight w:val="white"/>
        </w:rPr>
        <w:t xml:space="preserve">Zone24x7 (Private) Limited, 460, Nawala Road, </w:t>
      </w:r>
      <w:proofErr w:type="spellStart"/>
      <w:r>
        <w:rPr>
          <w:highlight w:val="white"/>
        </w:rPr>
        <w:t>Koswatta</w:t>
      </w:r>
      <w:proofErr w:type="spellEnd"/>
      <w:r>
        <w:rPr>
          <w:highlight w:val="white"/>
        </w:rPr>
        <w:t>, Sri Lanka</w:t>
      </w:r>
    </w:p>
    <w:p w14:paraId="3219B67A" w14:textId="77777777" w:rsidR="004E7E4F" w:rsidRDefault="004E7E4F" w:rsidP="005F77C1">
      <w:pPr>
        <w:pStyle w:val="NoSpacing"/>
        <w:jc w:val="left"/>
        <w:rPr>
          <w:highlight w:val="white"/>
        </w:rPr>
      </w:pPr>
      <w:r>
        <w:rPr>
          <w:highlight w:val="white"/>
        </w:rPr>
        <w:t xml:space="preserve">Tel: +94 11 2033900 / 141 (Ext)  </w:t>
      </w:r>
    </w:p>
    <w:p w14:paraId="1F7A25C9" w14:textId="77777777" w:rsidR="004E7E4F" w:rsidRDefault="004E7E4F" w:rsidP="005F77C1">
      <w:pPr>
        <w:pStyle w:val="NoSpacing"/>
        <w:jc w:val="left"/>
        <w:rPr>
          <w:highlight w:val="white"/>
        </w:rPr>
      </w:pPr>
      <w:r>
        <w:rPr>
          <w:highlight w:val="white"/>
        </w:rPr>
        <w:t xml:space="preserve">Mob: +94 </w:t>
      </w:r>
      <w:r w:rsidRPr="00C4242F">
        <w:t>76 278 8768</w:t>
      </w:r>
    </w:p>
    <w:p w14:paraId="681F6984" w14:textId="42C71311" w:rsidR="004E7E4F" w:rsidRDefault="004E7E4F" w:rsidP="005F77C1">
      <w:pPr>
        <w:pStyle w:val="NoSpacing"/>
        <w:jc w:val="left"/>
        <w:rPr>
          <w:highlight w:val="white"/>
        </w:rPr>
      </w:pPr>
      <w:r>
        <w:rPr>
          <w:highlight w:val="white"/>
        </w:rPr>
        <w:t xml:space="preserve">Email: </w:t>
      </w:r>
      <w:r w:rsidR="00411817">
        <w:rPr>
          <w:highlight w:val="white"/>
        </w:rPr>
        <w:t>hansap@zone24x7.com</w:t>
      </w:r>
    </w:p>
    <w:p w14:paraId="4662844A" w14:textId="5A13D4C8" w:rsidR="00862342" w:rsidRDefault="00862342" w:rsidP="00862342">
      <w:pPr>
        <w:pStyle w:val="NoSpacing"/>
        <w:rPr>
          <w:highlight w:val="white"/>
        </w:rPr>
      </w:pPr>
    </w:p>
    <w:p w14:paraId="659C03BD" w14:textId="742B84F5" w:rsidR="00862342" w:rsidRDefault="00862342" w:rsidP="00862342">
      <w:pPr>
        <w:pStyle w:val="NoSpacing"/>
        <w:rPr>
          <w:highlight w:val="white"/>
        </w:rPr>
      </w:pPr>
    </w:p>
    <w:p w14:paraId="449891BB" w14:textId="77777777" w:rsidR="00411817" w:rsidRPr="00AF49DF" w:rsidRDefault="00411817" w:rsidP="00862342">
      <w:pPr>
        <w:pStyle w:val="NoSpacing"/>
        <w:rPr>
          <w:highlight w:val="white"/>
        </w:rPr>
      </w:pPr>
    </w:p>
    <w:p w14:paraId="496BF210" w14:textId="3608964D" w:rsidR="004E7E4F" w:rsidRDefault="004E7E4F" w:rsidP="004E7E4F">
      <w:pPr>
        <w:pStyle w:val="Heading1"/>
        <w:numPr>
          <w:ilvl w:val="0"/>
          <w:numId w:val="2"/>
        </w:numPr>
      </w:pPr>
      <w:bookmarkStart w:id="4" w:name="_Toc36496209"/>
      <w:r>
        <w:lastRenderedPageBreak/>
        <w:t>Background to the problem</w:t>
      </w:r>
      <w:bookmarkEnd w:id="4"/>
    </w:p>
    <w:p w14:paraId="027AD17B" w14:textId="77777777" w:rsidR="00CE1FC7" w:rsidRPr="00CE1FC7" w:rsidRDefault="00CE1FC7" w:rsidP="00CE1FC7"/>
    <w:p w14:paraId="52A2555D" w14:textId="39D7D71D" w:rsidR="00F2474E" w:rsidRDefault="00F2474E" w:rsidP="00F2474E">
      <w:pPr>
        <w:pStyle w:val="Heading2"/>
        <w:numPr>
          <w:ilvl w:val="1"/>
          <w:numId w:val="2"/>
        </w:numPr>
      </w:pPr>
      <w:bookmarkStart w:id="5" w:name="_Toc36496210"/>
      <w:r>
        <w:t>Prologue</w:t>
      </w:r>
      <w:bookmarkEnd w:id="5"/>
    </w:p>
    <w:p w14:paraId="7A88A25E" w14:textId="3F9F78CB" w:rsidR="00372134" w:rsidRPr="00CE1FC7" w:rsidRDefault="00CE1FC7" w:rsidP="00CE1FC7">
      <w:r w:rsidRPr="00CE1FC7">
        <w:rPr>
          <w:highlight w:val="white"/>
        </w:rPr>
        <w:t>Physics has always been the subject of finding the dynamics of the unknown. Or in other words</w:t>
      </w:r>
      <w:r w:rsidR="00147ADE">
        <w:rPr>
          <w:highlight w:val="white"/>
        </w:rPr>
        <w:t>,</w:t>
      </w:r>
      <w:r w:rsidRPr="00CE1FC7">
        <w:rPr>
          <w:highlight w:val="white"/>
        </w:rPr>
        <w:t xml:space="preserve"> investigating the changing nature of reality and modeling them mathematically in an attempt to predict nature. Physics has many branches of study. One of the newest spheres of interest i</w:t>
      </w:r>
      <w:r w:rsidR="00147ADE">
        <w:rPr>
          <w:highlight w:val="white"/>
        </w:rPr>
        <w:t>n physics is</w:t>
      </w:r>
      <w:r w:rsidRPr="00CE1FC7">
        <w:rPr>
          <w:highlight w:val="white"/>
        </w:rPr>
        <w:t xml:space="preserve"> particle physics. Interest in particle physics started in the late 19</w:t>
      </w:r>
      <w:r w:rsidRPr="00CE1FC7">
        <w:rPr>
          <w:highlight w:val="white"/>
          <w:vertAlign w:val="superscript"/>
        </w:rPr>
        <w:t>th</w:t>
      </w:r>
      <w:r w:rsidRPr="00CE1FC7">
        <w:rPr>
          <w:highlight w:val="white"/>
        </w:rPr>
        <w:t xml:space="preserve"> century. Pioneered by physicists like John Dalton and </w:t>
      </w:r>
      <w:r w:rsidRPr="00CE1FC7">
        <w:t>Murray Gell-Mann</w:t>
      </w:r>
      <w:r w:rsidR="00147ADE">
        <w:t>.</w:t>
      </w:r>
      <w:r w:rsidRPr="00CE1FC7">
        <w:t xml:space="preserve"> </w:t>
      </w:r>
    </w:p>
    <w:p w14:paraId="4BFB78F2" w14:textId="17FC6B5E" w:rsidR="00F2474E" w:rsidRDefault="00F2474E" w:rsidP="00F2474E">
      <w:pPr>
        <w:pStyle w:val="Heading2"/>
        <w:numPr>
          <w:ilvl w:val="1"/>
          <w:numId w:val="2"/>
        </w:numPr>
      </w:pPr>
      <w:bookmarkStart w:id="6" w:name="_Toc36496211"/>
      <w:r>
        <w:t>Muons</w:t>
      </w:r>
      <w:bookmarkEnd w:id="6"/>
    </w:p>
    <w:p w14:paraId="393CE884" w14:textId="52778C5F" w:rsidR="00CE1FC7" w:rsidRPr="00CE1FC7" w:rsidRDefault="00CE1FC7" w:rsidP="00862342">
      <w:pPr>
        <w:rPr>
          <w:highlight w:val="white"/>
        </w:rPr>
      </w:pPr>
      <w:r w:rsidRPr="00CE1FC7">
        <w:rPr>
          <w:highlight w:val="white"/>
        </w:rPr>
        <w:t>Particle physics, investigate the structure and composition of atoms and atomic particles such as quarks, mesons, baryons</w:t>
      </w:r>
      <w:r w:rsidR="00147ADE">
        <w:rPr>
          <w:highlight w:val="white"/>
        </w:rPr>
        <w:t>,</w:t>
      </w:r>
      <w:r w:rsidRPr="00CE1FC7">
        <w:rPr>
          <w:highlight w:val="white"/>
        </w:rPr>
        <w:t xml:space="preserve"> etc. All of these elementary particles are classified and explained by the standard model of physics. </w:t>
      </w:r>
    </w:p>
    <w:p w14:paraId="70B0D4A9" w14:textId="4F50F665" w:rsidR="00CE1FC7" w:rsidRPr="00CE1FC7" w:rsidRDefault="00CE1FC7" w:rsidP="00862342">
      <w:pPr>
        <w:rPr>
          <w:highlight w:val="white"/>
        </w:rPr>
      </w:pPr>
      <w:r w:rsidRPr="00CE1FC7">
        <w:rPr>
          <w:highlight w:val="white"/>
        </w:rPr>
        <w:t xml:space="preserve">Muon is a particle that was discovered in 1936 by physicists Carl Anderson and Seth </w:t>
      </w:r>
      <w:proofErr w:type="spellStart"/>
      <w:r w:rsidRPr="00CE1FC7">
        <w:rPr>
          <w:highlight w:val="white"/>
        </w:rPr>
        <w:t>Neddermeyer</w:t>
      </w:r>
      <w:proofErr w:type="spellEnd"/>
      <w:r w:rsidRPr="00CE1FC7">
        <w:rPr>
          <w:highlight w:val="white"/>
        </w:rPr>
        <w:t>. It</w:t>
      </w:r>
      <w:r w:rsidR="00147ADE">
        <w:rPr>
          <w:highlight w:val="white"/>
        </w:rPr>
        <w:t xml:space="preserve"> i</w:t>
      </w:r>
      <w:r w:rsidRPr="00CE1FC7">
        <w:rPr>
          <w:highlight w:val="white"/>
        </w:rPr>
        <w:t>s classified as a lepton in the standard model. A muon is extremely unstable, as it decays rather quickly into a</w:t>
      </w:r>
      <w:r>
        <w:rPr>
          <w:highlight w:val="white"/>
        </w:rPr>
        <w:t xml:space="preserve">n electron and a pair of neutrinos. They have high penetrative power and due to the </w:t>
      </w:r>
      <w:r w:rsidR="00862342">
        <w:rPr>
          <w:highlight w:val="white"/>
        </w:rPr>
        <w:t>decay,</w:t>
      </w:r>
      <w:r>
        <w:rPr>
          <w:highlight w:val="white"/>
        </w:rPr>
        <w:t xml:space="preserve"> they have high ionizing power as well. Muons are considered heavy particles when compared with electrons and neutrinos. </w:t>
      </w:r>
      <w:r w:rsidR="00862342">
        <w:rPr>
          <w:highlight w:val="white"/>
        </w:rPr>
        <w:t>Muons are used in radiography and tomography.</w:t>
      </w:r>
    </w:p>
    <w:p w14:paraId="49AFC565" w14:textId="77777777" w:rsidR="00CE1FC7" w:rsidRPr="00CE1FC7" w:rsidRDefault="00CE1FC7" w:rsidP="00CE1FC7"/>
    <w:p w14:paraId="6EF4CF68" w14:textId="02AD05B7" w:rsidR="00CE1FC7" w:rsidRDefault="00F2474E" w:rsidP="00CE1FC7">
      <w:pPr>
        <w:pStyle w:val="Heading2"/>
        <w:numPr>
          <w:ilvl w:val="1"/>
          <w:numId w:val="2"/>
        </w:numPr>
      </w:pPr>
      <w:bookmarkStart w:id="7" w:name="_Toc36496212"/>
      <w:r>
        <w:t>Compact Muon Solenoid</w:t>
      </w:r>
      <w:bookmarkEnd w:id="7"/>
    </w:p>
    <w:p w14:paraId="08269BD8" w14:textId="354F9DA2" w:rsidR="006272B0" w:rsidRDefault="006615B5" w:rsidP="006272B0">
      <w:r>
        <w:t xml:space="preserve">Detecting Muons is one of the principal tasks of </w:t>
      </w:r>
      <w:r w:rsidR="00862342">
        <w:t>Compact Muon Solenoid or CMS</w:t>
      </w:r>
      <w:r>
        <w:t xml:space="preserve">. Muons are important in finding the god particle Higgs Boson. One of the dominant decays of Higgs boson </w:t>
      </w:r>
      <w:r w:rsidR="00147ADE">
        <w:t>is</w:t>
      </w:r>
      <w:r>
        <w:t xml:space="preserve"> into 4 Muons </w:t>
      </w:r>
      <w:r>
        <w:fldChar w:fldCharType="begin"/>
      </w:r>
      <w:r>
        <w:instrText xml:space="preserve"> ADDIN ZOTERO_ITEM CSL_CITATION {"citationID":"HiFfn6eG","properties":{"formattedCitation":"[2]","plainCitation":"[2]","noteIndex":0},"citationItems":[{"id":277,"uris":["http://zotero.org/users/5874511/items/EPCM5GDA"],"uri":["http://zotero.org/users/5874511/items/EPCM5GDA"],"itemData":{"id":277,"type":"webpage","abstract":"Simulation de la desintegration d'un boson Higgs a 4 muons isoles dans le detecteur CMS du LHC au CERN. Les traces denotent les particules qui ont ete produites de la collision d'une paire de protons d'ultra-haute energie. Les energies deposees par les particules dans le detecteur sont montrees en bleu.","container-title":"Physics World : Dec 1998","language":"en","note":"Library Catalog: cds.cern.ch\nnumber: CERN-EX-9710002","title":"CMS: Higgs boson decays to four muons","title-short":"CMS","URL":"https://cds.cern.ch/record/39444","author":[{"family":"Taylor","given":"Lucas"}],"accessed":{"date-parts":[["2020",3,26]]},"issued":{"date-parts":[["1997",10,1]]}}}],"schema":"https://github.com/citation-style-language/schema/raw/master/csl-citation.json"} </w:instrText>
      </w:r>
      <w:r>
        <w:fldChar w:fldCharType="separate"/>
      </w:r>
      <w:r w:rsidRPr="006615B5">
        <w:rPr>
          <w:rFonts w:cs="Times New Roman"/>
        </w:rPr>
        <w:t>[2]</w:t>
      </w:r>
      <w:r>
        <w:fldChar w:fldCharType="end"/>
      </w:r>
      <w:r>
        <w:t xml:space="preserve">. Since Muons have high penetrative </w:t>
      </w:r>
      <w:r w:rsidR="00411817">
        <w:t>power,</w:t>
      </w:r>
      <w:r>
        <w:t xml:space="preserve"> they are likely to be detected easily by the CMS. </w:t>
      </w:r>
      <w:r w:rsidR="00F76E11">
        <w:t>This is one of the main reasons CMS was built. However, the vast stores of data accumulated still is a treasure trove of hidden knowledge for physicists.</w:t>
      </w:r>
    </w:p>
    <w:p w14:paraId="6747BB0F" w14:textId="77777777" w:rsidR="006272B0" w:rsidRDefault="006272B0" w:rsidP="006272B0">
      <w:pPr>
        <w:rPr>
          <w:sz w:val="28"/>
        </w:rPr>
      </w:pPr>
    </w:p>
    <w:p w14:paraId="6BF25C05" w14:textId="45E00DC2" w:rsidR="006272B0" w:rsidRDefault="006272B0" w:rsidP="006272B0">
      <w:pPr>
        <w:pStyle w:val="Heading2"/>
        <w:numPr>
          <w:ilvl w:val="1"/>
          <w:numId w:val="2"/>
        </w:numPr>
      </w:pPr>
      <w:bookmarkStart w:id="8" w:name="_Toc36496213"/>
      <w:r>
        <w:t>CMS Trigger</w:t>
      </w:r>
      <w:bookmarkEnd w:id="8"/>
    </w:p>
    <w:p w14:paraId="3F7CA71D" w14:textId="494D2601" w:rsidR="006272B0" w:rsidRDefault="006272B0" w:rsidP="006272B0">
      <w:r>
        <w:t>When CMS is smashing particles at its peak there are billions of proton-proton collisions every second. Here the data ingress is of very high veracity and velocity. There is simply too much data in such events. Most of the data are explainable facts and previously observed phenomenon. We</w:t>
      </w:r>
      <w:r w:rsidR="00147ADE">
        <w:t>, therefore,</w:t>
      </w:r>
      <w:r>
        <w:t xml:space="preserve"> need a “Trigger” that can select potentially interesting and anomalous event</w:t>
      </w:r>
      <w:r w:rsidR="00147ADE">
        <w:t>s</w:t>
      </w:r>
      <w:r>
        <w:t xml:space="preserve"> </w:t>
      </w:r>
      <w:r w:rsidR="00147ADE">
        <w:t>that</w:t>
      </w:r>
      <w:r>
        <w:t xml:space="preserve"> can be consolidated on a computer for further analysis. </w:t>
      </w:r>
    </w:p>
    <w:p w14:paraId="558C5C82" w14:textId="30F02EAF" w:rsidR="003C648C" w:rsidRPr="00862342" w:rsidRDefault="006272B0" w:rsidP="00372134">
      <w:r>
        <w:t xml:space="preserve">Level 1 trigger or hardware online trigger looks for simple criterions on the events. For </w:t>
      </w:r>
      <w:r w:rsidR="000E0743">
        <w:t>instance,</w:t>
      </w:r>
      <w:r>
        <w:t xml:space="preserve"> particles with large amounts of energy or unusual combinations and consolidate such data in a server farm of more than </w:t>
      </w:r>
      <w:r w:rsidR="00823198">
        <w:t>1000 computers</w:t>
      </w:r>
      <w:r>
        <w:t xml:space="preserve">. </w:t>
      </w:r>
      <w:r w:rsidR="00147ADE">
        <w:t>The o</w:t>
      </w:r>
      <w:r w:rsidR="009704CC">
        <w:t xml:space="preserve">verall architecture of an upgraded trigger system is comprehended as well </w:t>
      </w:r>
      <w:r w:rsidR="009704CC">
        <w:fldChar w:fldCharType="begin"/>
      </w:r>
      <w:r w:rsidR="009704CC">
        <w:instrText xml:space="preserve"> ADDIN ZOTERO_ITEM CSL_CITATION {"citationID":"lyUwH3R1","properties":{"formattedCitation":"[3]","plainCitation":"[3]","noteIndex":0},"citationItems":[{"id":279,"uris":["http://zotero.org/users/5874511/items/V4BBD8CX"],"uri":["http://zotero.org/users/5874511/items/V4BBD8CX"],"itemData":{"id":279,"type":"article-journal","abstract":"The Compact Muon Solenoid (CMS) experiment implements a sophisticated two-level online selection system that achieves a rejection factor of nearly 105. During Run II, the LHC has increased the centre-of-mass energy of proton-proton collisions up to 13 TeV and may progressively reach an instantaneous luminosity of 2×1034 cm−2 s−1 or higher. In order to guarantee a successful and ambitious physics programme under this intense environment, the CMS Trigger and Data acquisition system has been upgraded. The upgraded CMS Level-1 (L1) trigger benefits from the recent μTCA technology and is designed to maintain the performance under high instantaneous luminosity conditions. More sophisticated, innovative algorithms are now the core of the first decision layer of CMS: this drastically reduces the trigger rate and improves the trigger efficiency for a wide variety of physics processes. In this document, we present the overall architecture of the upgraded Level-1 trigger system. The performance of single object triggers, measured on collision data recorded during the 2016 running period, are also summarised.","container-title":"Journal of Instrumentation","DOI":"10.1088/1748-0221/12/03/C03021","ISSN":"1748-0221","issue":"03","journalAbbreviation":"J. Inst.","language":"en","note":"publisher: IOP Publishing","page":"C03021–C03021","source":"Institute of Physics","title":"The CMS Level-1 trigger system for LHC Run II","volume":"12","author":[{"family":"Cadamuro","given":"L."}],"issued":{"date-parts":[["2017",3]]}}}],"schema":"https://github.com/citation-style-language/schema/raw/master/csl-citation.json"} </w:instrText>
      </w:r>
      <w:r w:rsidR="009704CC">
        <w:fldChar w:fldCharType="separate"/>
      </w:r>
      <w:r w:rsidR="009704CC" w:rsidRPr="009704CC">
        <w:rPr>
          <w:rFonts w:cs="Times New Roman"/>
        </w:rPr>
        <w:t>[3]</w:t>
      </w:r>
      <w:r w:rsidR="009704CC">
        <w:fldChar w:fldCharType="end"/>
      </w:r>
      <w:r w:rsidR="003C648C">
        <w:t>.</w:t>
      </w:r>
    </w:p>
    <w:p w14:paraId="7B3CAB08" w14:textId="477F4C87" w:rsidR="004E7E4F" w:rsidRDefault="004E7E4F" w:rsidP="00347025">
      <w:pPr>
        <w:pStyle w:val="Heading1"/>
        <w:numPr>
          <w:ilvl w:val="0"/>
          <w:numId w:val="2"/>
        </w:numPr>
      </w:pPr>
      <w:bookmarkStart w:id="9" w:name="_Toc36496214"/>
      <w:r>
        <w:lastRenderedPageBreak/>
        <w:t>Requirement Survey</w:t>
      </w:r>
      <w:bookmarkEnd w:id="9"/>
    </w:p>
    <w:p w14:paraId="46FC78B4" w14:textId="77777777" w:rsidR="00F76E11" w:rsidRPr="00F76E11" w:rsidRDefault="00F76E11" w:rsidP="00F76E11"/>
    <w:p w14:paraId="28953AED" w14:textId="5EAF7B30" w:rsidR="00AF49DF" w:rsidRDefault="00AF49DF" w:rsidP="00347025">
      <w:pPr>
        <w:pStyle w:val="Heading2"/>
        <w:numPr>
          <w:ilvl w:val="1"/>
          <w:numId w:val="2"/>
        </w:numPr>
      </w:pPr>
      <w:bookmarkStart w:id="10" w:name="_Toc36496215"/>
      <w:r>
        <w:t xml:space="preserve">Problem </w:t>
      </w:r>
      <w:r w:rsidR="006615B5">
        <w:t>d</w:t>
      </w:r>
      <w:r>
        <w:t>efinition</w:t>
      </w:r>
      <w:bookmarkEnd w:id="10"/>
    </w:p>
    <w:p w14:paraId="5F191A78" w14:textId="374A6F40" w:rsidR="00372134" w:rsidRDefault="009704CC" w:rsidP="00F76E11">
      <w:r>
        <w:t>CMS has triggers to isolate anomalous event</w:t>
      </w:r>
      <w:r w:rsidR="00147ADE">
        <w:t>s</w:t>
      </w:r>
      <w:r>
        <w:t xml:space="preserve"> happening in the </w:t>
      </w:r>
      <w:r w:rsidR="00823198">
        <w:t xml:space="preserve">particle accelerator. Machine learning algorithms are being used Level-1 trigger (hardware trigger) to estimate the momentum of the Muons traveling through the accelerator. The current algorithm in usage is </w:t>
      </w:r>
      <w:r w:rsidR="00147ADE">
        <w:t xml:space="preserve">a </w:t>
      </w:r>
      <w:r w:rsidR="00823198">
        <w:t xml:space="preserve">boosted decision tree for momentum regression. However, CMS is studying on utilizing deep learning algorithms at the Level-1 trigger. </w:t>
      </w:r>
    </w:p>
    <w:p w14:paraId="1325FCCA" w14:textId="77777777" w:rsidR="00372134" w:rsidRDefault="00372134" w:rsidP="00F76E11"/>
    <w:p w14:paraId="6B6880C6" w14:textId="4645FCDD" w:rsidR="008732E2" w:rsidRDefault="00AB6DCB" w:rsidP="00F76E11">
      <m:oMathPara>
        <m:oMath>
          <m:r>
            <w:rPr>
              <w:rFonts w:ascii="Cambria Math" w:hAnsi="Cambria Math"/>
            </w:rPr>
            <m:t>muon momentum=mass of muon*velocity its travelling</m:t>
          </m:r>
        </m:oMath>
      </m:oMathPara>
    </w:p>
    <w:p w14:paraId="73F14CA6" w14:textId="77777777" w:rsidR="00372134" w:rsidRDefault="00372134" w:rsidP="00F76E11"/>
    <w:p w14:paraId="0D15CC90" w14:textId="3D9ABC4C" w:rsidR="00F76E11" w:rsidRDefault="00823198" w:rsidP="00F76E11">
      <w:r>
        <w:t>As the CMS ingresses thousands of data</w:t>
      </w:r>
      <w:r w:rsidR="00147ADE">
        <w:t xml:space="preserve"> </w:t>
      </w:r>
      <w:r>
        <w:t>points per second, hence the E</w:t>
      </w:r>
      <w:r w:rsidR="00B93A77">
        <w:t xml:space="preserve">ndcap </w:t>
      </w:r>
      <w:r>
        <w:t>M</w:t>
      </w:r>
      <w:r w:rsidR="00B93A77">
        <w:t xml:space="preserve">uon </w:t>
      </w:r>
      <w:r>
        <w:t>T</w:t>
      </w:r>
      <w:r w:rsidR="00B93A77">
        <w:t xml:space="preserve">rack </w:t>
      </w:r>
      <w:r>
        <w:t>F</w:t>
      </w:r>
      <w:r w:rsidR="00B93A77">
        <w:t>inder or EMTF</w:t>
      </w:r>
      <w:r>
        <w:t xml:space="preserve"> (which is part of the Level-1 trigger) has only about 500 nanoseconds to make the inference before the data is flushed. Such a </w:t>
      </w:r>
      <w:r w:rsidR="00B93A77">
        <w:t>critical mission</w:t>
      </w:r>
      <w:r>
        <w:t xml:space="preserve"> dictates that the model must have the following properties.</w:t>
      </w:r>
    </w:p>
    <w:p w14:paraId="08DDCE21" w14:textId="20CFEDE9" w:rsidR="00B93A77" w:rsidRDefault="00B93A77" w:rsidP="00B93A77">
      <w:pPr>
        <w:pStyle w:val="ListParagraph"/>
        <w:numPr>
          <w:ilvl w:val="0"/>
          <w:numId w:val="6"/>
        </w:numPr>
      </w:pPr>
      <w:r>
        <w:t>Highly optimized model inference</w:t>
      </w:r>
    </w:p>
    <w:p w14:paraId="63E6C3DB" w14:textId="760E0F06" w:rsidR="00B93A77" w:rsidRDefault="00B93A77" w:rsidP="00B93A77">
      <w:pPr>
        <w:pStyle w:val="ListParagraph"/>
        <w:numPr>
          <w:ilvl w:val="0"/>
          <w:numId w:val="6"/>
        </w:numPr>
      </w:pPr>
      <w:r>
        <w:t>High accuracy</w:t>
      </w:r>
    </w:p>
    <w:p w14:paraId="14634A79" w14:textId="7FC08221" w:rsidR="00B93A77" w:rsidRDefault="00B93A77" w:rsidP="00B93A77">
      <w:pPr>
        <w:pStyle w:val="ListParagraph"/>
        <w:numPr>
          <w:ilvl w:val="0"/>
          <w:numId w:val="6"/>
        </w:numPr>
      </w:pPr>
      <w:r>
        <w:t>Low latency in inference</w:t>
      </w:r>
    </w:p>
    <w:p w14:paraId="174D1950" w14:textId="2BC8E6F5" w:rsidR="00B93A77" w:rsidRDefault="00B93A77" w:rsidP="00B93A77">
      <w:pPr>
        <w:pStyle w:val="ListParagraph"/>
        <w:numPr>
          <w:ilvl w:val="0"/>
          <w:numId w:val="6"/>
        </w:numPr>
      </w:pPr>
      <w:r>
        <w:t>High precision and recall</w:t>
      </w:r>
    </w:p>
    <w:p w14:paraId="398187BF" w14:textId="0B16794A" w:rsidR="00B93A77" w:rsidRDefault="00B93A77" w:rsidP="00F76E11">
      <w:r>
        <w:t xml:space="preserve">Thus, we can conclude the project problem definition. Next, we will be having a look at the rich picture of the project. </w:t>
      </w:r>
    </w:p>
    <w:p w14:paraId="7837BE75" w14:textId="77777777" w:rsidR="00372134" w:rsidRDefault="00372134" w:rsidP="00F76E11"/>
    <w:p w14:paraId="06D7F381" w14:textId="289848B9" w:rsidR="008732E2" w:rsidRDefault="008732E2" w:rsidP="00347025">
      <w:pPr>
        <w:pStyle w:val="Heading2"/>
        <w:numPr>
          <w:ilvl w:val="1"/>
          <w:numId w:val="2"/>
        </w:numPr>
      </w:pPr>
      <w:bookmarkStart w:id="11" w:name="_Toc36496216"/>
      <w:r>
        <w:t>Rich Picture</w:t>
      </w:r>
      <w:bookmarkEnd w:id="11"/>
      <w:r>
        <w:t xml:space="preserve"> </w:t>
      </w:r>
    </w:p>
    <w:p w14:paraId="159DA78F" w14:textId="1D78DB44" w:rsidR="008732E2" w:rsidRDefault="008732E2" w:rsidP="008732E2">
      <w:r>
        <w:t>Figure 1 below illustrates the rich picture of the project and identifies the scope of the work in the project. Based on a cursory reading we can identify the data that CMS collects is being massively down sampled. This has other potentials for autoencoders to reconstruct the data as well.</w:t>
      </w:r>
    </w:p>
    <w:p w14:paraId="4BCE71E9" w14:textId="6AAB794D" w:rsidR="008732E2" w:rsidRPr="008732E2" w:rsidRDefault="008732E2" w:rsidP="008732E2">
      <w:r>
        <w:t xml:space="preserve">Figure 2 below illustrates the scope of the project and the components of the Level-1 trigger systems. We also narrow down on </w:t>
      </w:r>
      <w:r w:rsidR="00147ADE">
        <w:t xml:space="preserve">the </w:t>
      </w:r>
      <w:r>
        <w:t>mission area where the project improvement</w:t>
      </w:r>
      <w:r w:rsidR="00147ADE">
        <w:t>s</w:t>
      </w:r>
      <w:r>
        <w:t xml:space="preserve"> are to be carried out. </w:t>
      </w:r>
    </w:p>
    <w:p w14:paraId="71DEA90A" w14:textId="77777777" w:rsidR="008732E2" w:rsidRDefault="008732E2" w:rsidP="00E55DAB">
      <w:pPr>
        <w:keepNext/>
        <w:jc w:val="center"/>
      </w:pPr>
      <w:r>
        <w:rPr>
          <w:noProof/>
        </w:rPr>
        <w:lastRenderedPageBreak/>
        <w:drawing>
          <wp:inline distT="0" distB="0" distL="0" distR="0" wp14:anchorId="6F2CF1A0" wp14:editId="19832A4D">
            <wp:extent cx="5022850" cy="38809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5358" cy="3890567"/>
                    </a:xfrm>
                    <a:prstGeom prst="rect">
                      <a:avLst/>
                    </a:prstGeom>
                    <a:noFill/>
                    <a:ln>
                      <a:noFill/>
                    </a:ln>
                  </pic:spPr>
                </pic:pic>
              </a:graphicData>
            </a:graphic>
          </wp:inline>
        </w:drawing>
      </w:r>
    </w:p>
    <w:p w14:paraId="5A32FDE0" w14:textId="40C96562" w:rsidR="00823198" w:rsidRDefault="008732E2" w:rsidP="00E55DAB">
      <w:pPr>
        <w:pStyle w:val="Caption"/>
        <w:jc w:val="center"/>
        <w:rPr>
          <w:rFonts w:cs="Times New Roman"/>
          <w:i w:val="0"/>
          <w:color w:val="auto"/>
        </w:rPr>
      </w:pPr>
      <w:r w:rsidRPr="008732E2">
        <w:rPr>
          <w:rFonts w:cs="Times New Roman"/>
          <w:i w:val="0"/>
          <w:color w:val="auto"/>
        </w:rPr>
        <w:t xml:space="preserve">Figure </w:t>
      </w:r>
      <w:r w:rsidRPr="008732E2">
        <w:rPr>
          <w:rFonts w:cs="Times New Roman"/>
          <w:i w:val="0"/>
          <w:color w:val="auto"/>
        </w:rPr>
        <w:fldChar w:fldCharType="begin"/>
      </w:r>
      <w:r w:rsidRPr="008732E2">
        <w:rPr>
          <w:rFonts w:cs="Times New Roman"/>
          <w:i w:val="0"/>
          <w:color w:val="auto"/>
        </w:rPr>
        <w:instrText xml:space="preserve"> SEQ Figure \* ARABIC </w:instrText>
      </w:r>
      <w:r w:rsidRPr="008732E2">
        <w:rPr>
          <w:rFonts w:cs="Times New Roman"/>
          <w:i w:val="0"/>
          <w:color w:val="auto"/>
        </w:rPr>
        <w:fldChar w:fldCharType="separate"/>
      </w:r>
      <w:r w:rsidR="00424B74">
        <w:rPr>
          <w:rFonts w:cs="Times New Roman"/>
          <w:i w:val="0"/>
          <w:noProof/>
          <w:color w:val="auto"/>
        </w:rPr>
        <w:t>1</w:t>
      </w:r>
      <w:r w:rsidRPr="008732E2">
        <w:rPr>
          <w:rFonts w:cs="Times New Roman"/>
          <w:i w:val="0"/>
          <w:color w:val="auto"/>
        </w:rPr>
        <w:fldChar w:fldCharType="end"/>
      </w:r>
      <w:r w:rsidRPr="008732E2">
        <w:rPr>
          <w:rFonts w:cs="Times New Roman"/>
          <w:i w:val="0"/>
          <w:color w:val="auto"/>
        </w:rPr>
        <w:t>- High Level Scope of the project</w:t>
      </w:r>
    </w:p>
    <w:p w14:paraId="1B46490F" w14:textId="77777777" w:rsidR="00E55DAB" w:rsidRDefault="00E55DAB" w:rsidP="00E55DAB">
      <w:pPr>
        <w:keepNext/>
        <w:jc w:val="center"/>
      </w:pPr>
      <w:r>
        <w:rPr>
          <w:noProof/>
        </w:rPr>
        <w:drawing>
          <wp:inline distT="0" distB="0" distL="0" distR="0" wp14:anchorId="3A52B7E2" wp14:editId="7E486AA3">
            <wp:extent cx="2859960" cy="34226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0070" cy="3434749"/>
                    </a:xfrm>
                    <a:prstGeom prst="rect">
                      <a:avLst/>
                    </a:prstGeom>
                    <a:noFill/>
                    <a:ln>
                      <a:noFill/>
                    </a:ln>
                  </pic:spPr>
                </pic:pic>
              </a:graphicData>
            </a:graphic>
          </wp:inline>
        </w:drawing>
      </w:r>
    </w:p>
    <w:p w14:paraId="40FF3324" w14:textId="55282581" w:rsidR="00E55DAB" w:rsidRPr="00AB6DCB" w:rsidRDefault="00E55DAB" w:rsidP="00E55DAB">
      <w:pPr>
        <w:pStyle w:val="Caption"/>
        <w:jc w:val="center"/>
        <w:rPr>
          <w:i w:val="0"/>
          <w:color w:val="auto"/>
        </w:rPr>
      </w:pPr>
      <w:r w:rsidRPr="00E55DAB">
        <w:rPr>
          <w:i w:val="0"/>
          <w:color w:val="auto"/>
        </w:rPr>
        <w:t xml:space="preserve">Figure </w:t>
      </w:r>
      <w:r w:rsidRPr="00E55DAB">
        <w:rPr>
          <w:i w:val="0"/>
          <w:color w:val="auto"/>
        </w:rPr>
        <w:fldChar w:fldCharType="begin"/>
      </w:r>
      <w:r w:rsidRPr="00E55DAB">
        <w:rPr>
          <w:i w:val="0"/>
          <w:color w:val="auto"/>
        </w:rPr>
        <w:instrText xml:space="preserve"> SEQ Figure \* ARABIC </w:instrText>
      </w:r>
      <w:r w:rsidRPr="00E55DAB">
        <w:rPr>
          <w:i w:val="0"/>
          <w:color w:val="auto"/>
        </w:rPr>
        <w:fldChar w:fldCharType="separate"/>
      </w:r>
      <w:r w:rsidR="00424B74">
        <w:rPr>
          <w:i w:val="0"/>
          <w:noProof/>
          <w:color w:val="auto"/>
        </w:rPr>
        <w:t>2</w:t>
      </w:r>
      <w:r w:rsidRPr="00E55DAB">
        <w:rPr>
          <w:i w:val="0"/>
          <w:color w:val="auto"/>
        </w:rPr>
        <w:fldChar w:fldCharType="end"/>
      </w:r>
      <w:r w:rsidRPr="00E55DAB">
        <w:rPr>
          <w:i w:val="0"/>
          <w:color w:val="auto"/>
        </w:rPr>
        <w:t xml:space="preserve"> - Project scope </w:t>
      </w:r>
      <w:r w:rsidRPr="00E55DAB">
        <w:rPr>
          <w:i w:val="0"/>
          <w:noProof/>
          <w:color w:val="auto"/>
        </w:rPr>
        <w:t>narrowed down</w:t>
      </w:r>
      <w:r w:rsidR="00F20328">
        <w:rPr>
          <w:i w:val="0"/>
          <w:noProof/>
          <w:color w:val="auto"/>
        </w:rPr>
        <w:t xml:space="preserve"> </w:t>
      </w:r>
      <w:r w:rsidR="00562944" w:rsidRPr="00AB6DCB">
        <w:rPr>
          <w:rStyle w:val="Hyperlink"/>
          <w:i w:val="0"/>
          <w:color w:val="auto"/>
        </w:rPr>
        <w:fldChar w:fldCharType="begin"/>
      </w:r>
      <w:r w:rsidR="00562944" w:rsidRPr="00AB6DCB">
        <w:rPr>
          <w:rStyle w:val="Hyperlink"/>
          <w:i w:val="0"/>
          <w:color w:val="auto"/>
        </w:rPr>
        <w:instrText xml:space="preserve"> ADDIN ZOTERO_ITEM CSL_CITATION {"citationID":"Znq97b46","properties":{"formattedCitation":"[4]","plainCitation":"[4]","noteIndex":0},"citationItems":[{"id":289,"uris":["http://zotero.org/users/5874511/items/I3PM92YN"],"uri":["http://zotero.org/users/5874511/items/I3PM92YN"],"itemData":{"id":289,"type":"article-journal","language":"en","page":"56","source":"Zotero","title":"The Trigger of the CMS Experiment","author":[{"family":"Bocci","given":"Andrea"}]}}],"schema":"https://github.com/citation-style-language/schema/raw/master/csl-citation.json"} </w:instrText>
      </w:r>
      <w:r w:rsidR="00562944" w:rsidRPr="00AB6DCB">
        <w:rPr>
          <w:rStyle w:val="Hyperlink"/>
          <w:i w:val="0"/>
          <w:color w:val="auto"/>
        </w:rPr>
        <w:fldChar w:fldCharType="separate"/>
      </w:r>
      <w:r w:rsidR="00562944" w:rsidRPr="00AB6DCB">
        <w:rPr>
          <w:rFonts w:cs="Times New Roman"/>
          <w:i w:val="0"/>
          <w:color w:val="auto"/>
        </w:rPr>
        <w:t>[4]</w:t>
      </w:r>
      <w:r w:rsidR="00562944" w:rsidRPr="00AB6DCB">
        <w:rPr>
          <w:rStyle w:val="Hyperlink"/>
          <w:i w:val="0"/>
          <w:color w:val="auto"/>
        </w:rPr>
        <w:fldChar w:fldCharType="end"/>
      </w:r>
      <w:r w:rsidR="00AB6DCB">
        <w:rPr>
          <w:i w:val="0"/>
          <w:color w:val="auto"/>
        </w:rPr>
        <w:t xml:space="preserve"> </w:t>
      </w:r>
      <w:r w:rsidR="00562944" w:rsidRPr="00AB6DCB">
        <w:rPr>
          <w:i w:val="0"/>
          <w:color w:val="auto"/>
        </w:rPr>
        <w:fldChar w:fldCharType="begin"/>
      </w:r>
      <w:r w:rsidR="00562944" w:rsidRPr="00AB6DCB">
        <w:rPr>
          <w:i w:val="0"/>
          <w:color w:val="auto"/>
        </w:rPr>
        <w:instrText xml:space="preserve"> ADDIN ZOTERO_ITEM CSL_CITATION {"citationID":"GCDhjXMu","properties":{"formattedCitation":"[5]","plainCitation":"[5]","noteIndex":0},"citationItems":[{"id":295,"uris":["http://zotero.org/users/5874511/items/I9XHUQLS"],"uri":["http://zotero.org/users/5874511/items/I9XHUQLS"],"itemData":{"id":295,"type":"article-journal","language":"en","page":"40","source":"Zotero","title":"HL LHC Muon Trigger Upgrade Overview","author":[{"family":"Acosta","given":"Darin"},{"family":"Florida","given":"U"}]}}],"schema":"https://github.com/citation-style-language/schema/raw/master/csl-citation.json"} </w:instrText>
      </w:r>
      <w:r w:rsidR="00562944" w:rsidRPr="00AB6DCB">
        <w:rPr>
          <w:i w:val="0"/>
          <w:color w:val="auto"/>
        </w:rPr>
        <w:fldChar w:fldCharType="separate"/>
      </w:r>
      <w:r w:rsidR="00562944" w:rsidRPr="00AB6DCB">
        <w:rPr>
          <w:rFonts w:cs="Times New Roman"/>
          <w:i w:val="0"/>
          <w:color w:val="auto"/>
        </w:rPr>
        <w:t>[5]</w:t>
      </w:r>
      <w:r w:rsidR="00562944" w:rsidRPr="00AB6DCB">
        <w:rPr>
          <w:i w:val="0"/>
          <w:color w:val="auto"/>
        </w:rPr>
        <w:fldChar w:fldCharType="end"/>
      </w:r>
      <w:r w:rsidR="00562944" w:rsidRPr="00AB6DCB">
        <w:rPr>
          <w:i w:val="0"/>
          <w:color w:val="auto"/>
        </w:rPr>
        <w:t xml:space="preserve"> (emphasis added)</w:t>
      </w:r>
      <w:r w:rsidR="00AB6DCB">
        <w:t xml:space="preserve"> </w:t>
      </w:r>
      <w:r w:rsidR="00AB6DCB" w:rsidRPr="00AB6DCB">
        <w:rPr>
          <w:i w:val="0"/>
          <w:color w:val="auto"/>
        </w:rPr>
        <w:t xml:space="preserve">Level-1 Trigger </w:t>
      </w:r>
    </w:p>
    <w:p w14:paraId="56274E5F" w14:textId="3D2DF3E3" w:rsidR="00AF49DF" w:rsidRDefault="00AF49DF" w:rsidP="00347025">
      <w:pPr>
        <w:pStyle w:val="Heading2"/>
        <w:numPr>
          <w:ilvl w:val="1"/>
          <w:numId w:val="2"/>
        </w:numPr>
      </w:pPr>
      <w:bookmarkStart w:id="12" w:name="_Toc36496217"/>
      <w:r>
        <w:lastRenderedPageBreak/>
        <w:t>What can be reused?</w:t>
      </w:r>
      <w:bookmarkEnd w:id="12"/>
    </w:p>
    <w:p w14:paraId="26F21EA3" w14:textId="7BF79A5F" w:rsidR="00B93A77" w:rsidRDefault="00B93A77" w:rsidP="00B93A77">
      <w:r>
        <w:t>The data</w:t>
      </w:r>
      <w:r w:rsidR="00F6051F">
        <w:t>set</w:t>
      </w:r>
      <w:r>
        <w:t xml:space="preserve"> ingress software infrastructure can be reused. </w:t>
      </w:r>
      <w:r w:rsidR="00F20328">
        <w:t xml:space="preserve">As </w:t>
      </w:r>
      <w:r>
        <w:t xml:space="preserve">we will be </w:t>
      </w:r>
      <w:r w:rsidR="0026156D">
        <w:t>implementing and benchmarking algorithms for momentum regression</w:t>
      </w:r>
      <w:r w:rsidR="00AF5BB6">
        <w:t xml:space="preserve"> based on the collected dataset</w:t>
      </w:r>
      <w:r w:rsidR="00F6051F">
        <w:t xml:space="preserve"> for different algorithms</w:t>
      </w:r>
      <w:r w:rsidR="00AF5BB6">
        <w:t>.</w:t>
      </w:r>
    </w:p>
    <w:p w14:paraId="5F1CEE54" w14:textId="77777777" w:rsidR="0026156D" w:rsidRPr="00B93A77" w:rsidRDefault="0026156D" w:rsidP="00B93A77"/>
    <w:p w14:paraId="63769B1E" w14:textId="73EFED3F" w:rsidR="00AF49DF" w:rsidRDefault="00AF49DF" w:rsidP="00347025">
      <w:pPr>
        <w:pStyle w:val="Heading2"/>
        <w:numPr>
          <w:ilvl w:val="1"/>
          <w:numId w:val="2"/>
        </w:numPr>
      </w:pPr>
      <w:bookmarkStart w:id="13" w:name="_Toc36496218"/>
      <w:r>
        <w:t>What needs to be replaced?</w:t>
      </w:r>
      <w:bookmarkEnd w:id="13"/>
    </w:p>
    <w:p w14:paraId="73BE2396" w14:textId="519AD45D" w:rsidR="003F6B9E" w:rsidRDefault="0026156D" w:rsidP="0026156D">
      <w:r>
        <w:t xml:space="preserve">The boosted decision tree regressor in the EMTF should be replaced with a preferably a neural network model that has the properties mentioned in the problem definition. </w:t>
      </w:r>
    </w:p>
    <w:p w14:paraId="3BD1D33F" w14:textId="77777777" w:rsidR="003F6B9E" w:rsidRDefault="003F6B9E" w:rsidP="0026156D"/>
    <w:p w14:paraId="0B5F254D" w14:textId="324AA11B" w:rsidR="003F6B9E" w:rsidRDefault="003F6B9E" w:rsidP="00347025">
      <w:pPr>
        <w:pStyle w:val="Heading2"/>
        <w:numPr>
          <w:ilvl w:val="1"/>
          <w:numId w:val="2"/>
        </w:numPr>
      </w:pPr>
      <w:bookmarkStart w:id="14" w:name="_Toc36496219"/>
      <w:r>
        <w:t>Required skills</w:t>
      </w:r>
      <w:bookmarkEnd w:id="14"/>
    </w:p>
    <w:p w14:paraId="74135169" w14:textId="7F8CB5C6" w:rsidR="003F6B9E" w:rsidRDefault="003F6B9E" w:rsidP="003F6B9E">
      <w:pPr>
        <w:pStyle w:val="ListParagraph"/>
        <w:numPr>
          <w:ilvl w:val="0"/>
          <w:numId w:val="11"/>
        </w:numPr>
      </w:pPr>
      <w:r>
        <w:t xml:space="preserve">Experience in machine learning with machine learning frameworks such as </w:t>
      </w:r>
      <w:proofErr w:type="spellStart"/>
      <w:r>
        <w:t>PyTorch</w:t>
      </w:r>
      <w:proofErr w:type="spellEnd"/>
      <w:r>
        <w:t xml:space="preserve"> and </w:t>
      </w:r>
      <w:proofErr w:type="spellStart"/>
      <w:r>
        <w:t>Tensorflow</w:t>
      </w:r>
      <w:proofErr w:type="spellEnd"/>
      <w:r w:rsidR="00057EFB">
        <w:t>.</w:t>
      </w:r>
    </w:p>
    <w:p w14:paraId="79C4E549" w14:textId="54265D9D" w:rsidR="003F6B9E" w:rsidRDefault="003F6B9E" w:rsidP="003F6B9E">
      <w:pPr>
        <w:pStyle w:val="ListParagraph"/>
        <w:numPr>
          <w:ilvl w:val="0"/>
          <w:numId w:val="11"/>
        </w:numPr>
      </w:pPr>
      <w:r>
        <w:t>Experience in Python and C++</w:t>
      </w:r>
      <w:r w:rsidR="00057EFB">
        <w:t>.</w:t>
      </w:r>
    </w:p>
    <w:p w14:paraId="42B8A70F" w14:textId="5EE221EE" w:rsidR="003F6B9E" w:rsidRDefault="003F6B9E" w:rsidP="003F6B9E">
      <w:pPr>
        <w:pStyle w:val="ListParagraph"/>
        <w:numPr>
          <w:ilvl w:val="0"/>
          <w:numId w:val="11"/>
        </w:numPr>
      </w:pPr>
      <w:r>
        <w:t>Experience in working with codebases and version control systems</w:t>
      </w:r>
      <w:r w:rsidR="00057EFB">
        <w:t>.</w:t>
      </w:r>
    </w:p>
    <w:p w14:paraId="6D63251F" w14:textId="243C95C2" w:rsidR="003F6B9E" w:rsidRDefault="003F6B9E" w:rsidP="003F6B9E">
      <w:pPr>
        <w:pStyle w:val="ListParagraph"/>
        <w:numPr>
          <w:ilvl w:val="0"/>
          <w:numId w:val="11"/>
        </w:numPr>
      </w:pPr>
      <w:r>
        <w:t xml:space="preserve">Working with systems close to </w:t>
      </w:r>
      <w:r w:rsidR="00057EFB">
        <w:t xml:space="preserve">the </w:t>
      </w:r>
      <w:r>
        <w:t>hardware</w:t>
      </w:r>
      <w:r w:rsidR="00057EFB">
        <w:t>.</w:t>
      </w:r>
    </w:p>
    <w:p w14:paraId="0B7B2CB0" w14:textId="4349F557" w:rsidR="003F6B9E" w:rsidRDefault="003F6B9E" w:rsidP="003F6B9E">
      <w:pPr>
        <w:pStyle w:val="ListParagraph"/>
        <w:numPr>
          <w:ilvl w:val="0"/>
          <w:numId w:val="11"/>
        </w:numPr>
      </w:pPr>
      <w:r>
        <w:t>Seminal knowledge of the CMS and trigger systems</w:t>
      </w:r>
      <w:r w:rsidR="00057EFB">
        <w:t>.</w:t>
      </w:r>
    </w:p>
    <w:p w14:paraId="65D8E627" w14:textId="0755D77C" w:rsidR="003F6B9E" w:rsidRDefault="00057EFB" w:rsidP="003F6B9E">
      <w:pPr>
        <w:pStyle w:val="ListParagraph"/>
        <w:numPr>
          <w:ilvl w:val="0"/>
          <w:numId w:val="11"/>
        </w:numPr>
      </w:pPr>
      <w:r>
        <w:t>Working</w:t>
      </w:r>
      <w:r w:rsidR="003F6B9E">
        <w:t xml:space="preserve"> knowledge o</w:t>
      </w:r>
      <w:r>
        <w:t>f</w:t>
      </w:r>
      <w:r w:rsidR="003F6B9E">
        <w:t xml:space="preserve"> particle physics</w:t>
      </w:r>
      <w:r>
        <w:t>.</w:t>
      </w:r>
    </w:p>
    <w:p w14:paraId="2D902A56" w14:textId="4EA9956C" w:rsidR="00BD6285" w:rsidRDefault="003F6B9E" w:rsidP="00BD6285">
      <w:pPr>
        <w:pStyle w:val="ListParagraph"/>
        <w:numPr>
          <w:ilvl w:val="0"/>
          <w:numId w:val="11"/>
        </w:numPr>
      </w:pPr>
      <w:r>
        <w:t>Experience with Linux</w:t>
      </w:r>
      <w:r w:rsidR="00057EFB">
        <w:t>.</w:t>
      </w:r>
    </w:p>
    <w:p w14:paraId="5AD636BC" w14:textId="77777777" w:rsidR="00BD6285" w:rsidRPr="003F6B9E" w:rsidRDefault="00BD6285" w:rsidP="00BD6285">
      <w:pPr>
        <w:ind w:left="360"/>
      </w:pPr>
    </w:p>
    <w:p w14:paraId="7982B6A1" w14:textId="734955E5" w:rsidR="00AF49DF" w:rsidRDefault="004E7E4F" w:rsidP="00347025">
      <w:pPr>
        <w:pStyle w:val="Heading1"/>
        <w:numPr>
          <w:ilvl w:val="0"/>
          <w:numId w:val="2"/>
        </w:numPr>
      </w:pPr>
      <w:bookmarkStart w:id="15" w:name="_Toc36496220"/>
      <w:r w:rsidRPr="00562944">
        <w:t>Project</w:t>
      </w:r>
      <w:r>
        <w:t xml:space="preserve"> Design</w:t>
      </w:r>
      <w:r w:rsidR="00347025">
        <w:t xml:space="preserve"> and Literature Survey</w:t>
      </w:r>
      <w:bookmarkEnd w:id="15"/>
    </w:p>
    <w:p w14:paraId="1E73D0F0" w14:textId="77777777" w:rsidR="00562944" w:rsidRPr="00562944" w:rsidRDefault="00562944" w:rsidP="00562944"/>
    <w:p w14:paraId="0BB04788" w14:textId="65C52732" w:rsidR="00562944" w:rsidRPr="00562944" w:rsidRDefault="00562944" w:rsidP="00347025">
      <w:pPr>
        <w:pStyle w:val="Heading2"/>
        <w:numPr>
          <w:ilvl w:val="1"/>
          <w:numId w:val="2"/>
        </w:numPr>
      </w:pPr>
      <w:bookmarkStart w:id="16" w:name="_Toc36496221"/>
      <w:r>
        <w:t>What has been already done</w:t>
      </w:r>
      <w:r w:rsidR="00AB6DCB">
        <w:t xml:space="preserve"> in the scope</w:t>
      </w:r>
      <w:r>
        <w:t>?</w:t>
      </w:r>
      <w:bookmarkEnd w:id="16"/>
    </w:p>
    <w:p w14:paraId="4354BA6F" w14:textId="3932549C" w:rsidR="00E9688B" w:rsidRDefault="00F6051F" w:rsidP="004213BF">
      <w:r>
        <w:t>Currently implemented algorithms for muon momentum regression in the Level-1 trigger of the CMS includes a mixture of neural nets and decision trees. The algorithms used are elaborated further below.</w:t>
      </w:r>
      <w:r w:rsidR="00E9688B">
        <w:t xml:space="preserve"> </w:t>
      </w:r>
    </w:p>
    <w:p w14:paraId="3C001E17" w14:textId="22BEF9CC" w:rsidR="00F6051F" w:rsidRDefault="00F6051F" w:rsidP="00F6051F">
      <w:pPr>
        <w:pStyle w:val="ListParagraph"/>
        <w:numPr>
          <w:ilvl w:val="0"/>
          <w:numId w:val="8"/>
        </w:numPr>
      </w:pPr>
      <w:r>
        <w:t>Boosted decision trees</w:t>
      </w:r>
    </w:p>
    <w:p w14:paraId="1381D304" w14:textId="5D26B61C" w:rsidR="002014C6" w:rsidRDefault="002014C6" w:rsidP="002014C6">
      <w:r>
        <w:t>Decision trees are weak learners of complex data. Hence, gradient boosting algorithms are applied to make ensembles of models</w:t>
      </w:r>
      <w:r w:rsidR="00E9688B">
        <w:t>. Boosted decision trees are efficient on both regression tasks and are more accurate compared with random forests. However, they have tendencies to overfit and are too sensitive to outliers.</w:t>
      </w:r>
      <w:r>
        <w:t xml:space="preserve"> </w:t>
      </w:r>
    </w:p>
    <w:p w14:paraId="3816F1A2" w14:textId="3125430A" w:rsidR="00F6051F" w:rsidRDefault="00F6051F" w:rsidP="00F6051F">
      <w:pPr>
        <w:pStyle w:val="ListParagraph"/>
        <w:numPr>
          <w:ilvl w:val="0"/>
          <w:numId w:val="8"/>
        </w:numPr>
      </w:pPr>
      <w:r>
        <w:t>Fully connected deep neural networks</w:t>
      </w:r>
    </w:p>
    <w:p w14:paraId="7D899B90" w14:textId="4FD3B57A" w:rsidR="00E9688B" w:rsidRDefault="00E9688B" w:rsidP="00E9688B">
      <w:r>
        <w:t xml:space="preserve">Fully connected or dense neural networks are connected to every single input parameter. They tend to have no pooling layers or dropout layers. They are also very demanding on the hardware </w:t>
      </w:r>
      <w:r>
        <w:lastRenderedPageBreak/>
        <w:t>resources and time constraints when compared with convolutional neural networks.</w:t>
      </w:r>
      <w:r w:rsidR="00E01C5F">
        <w:t xml:space="preserve"> They get reasonably good accuracy and can approximate almost any function. </w:t>
      </w:r>
      <w:r w:rsidR="00057EFB">
        <w:t>They</w:t>
      </w:r>
      <w:r w:rsidR="00E01C5F">
        <w:t xml:space="preserve"> ingress data as a tensor. </w:t>
      </w:r>
    </w:p>
    <w:p w14:paraId="62FD60CA" w14:textId="37AF2A18" w:rsidR="00F6051F" w:rsidRDefault="00F6051F" w:rsidP="00F6051F">
      <w:pPr>
        <w:pStyle w:val="ListParagraph"/>
        <w:numPr>
          <w:ilvl w:val="0"/>
          <w:numId w:val="8"/>
        </w:numPr>
      </w:pPr>
      <w:r>
        <w:t>1D Convolutional neural networks</w:t>
      </w:r>
    </w:p>
    <w:p w14:paraId="55744C30" w14:textId="3CD8EB95" w:rsidR="00E01C5F" w:rsidRDefault="00E01C5F" w:rsidP="00E01C5F">
      <w:r>
        <w:t>1D convolutional networks are similar to dense neural networks but they have one important characteristic. They have a kernel filter that can make convolutional feature maps much faster. They look at a subset of data in an axis</w:t>
      </w:r>
      <w:r w:rsidR="00057EFB">
        <w:t>,</w:t>
      </w:r>
      <w:r>
        <w:t xml:space="preserve"> unlike dense neural networks. </w:t>
      </w:r>
      <w:proofErr w:type="spellStart"/>
      <w:r>
        <w:t>AlexNet</w:t>
      </w:r>
      <w:proofErr w:type="spellEnd"/>
      <w:r>
        <w:t xml:space="preserve"> </w:t>
      </w:r>
      <w:r>
        <w:fldChar w:fldCharType="begin"/>
      </w:r>
      <w:r>
        <w:instrText xml:space="preserve"> ADDIN ZOTERO_ITEM CSL_CITATION {"citationID":"I3eP6uRR","properties":{"formattedCitation":"[6]","plainCitation":"[6]","noteIndex":0},"citationItems":[{"id":296,"uris":["http://zotero.org/users/5874511/items/WD5XZAT2"],"uri":["http://zotero.org/users/5874511/items/WD5XZAT2"],"itemData":{"id":296,"type":"chapter","container-title":"Advances in Neural Information Processing Systems 25","page":"1097–1105","publisher":"Curran Associates, Inc.","source":"Neural Information Processing Systems","title":"ImageNet Classification with Deep Convolutional Neural Networks","URL":"http://papers.nips.cc/paper/4824-imagenet-classification-with-deep-convolutional-neural-networks.pdf","author":[{"family":"Krizhevsky","given":"Alex"},{"family":"Sutskever","given":"Ilya"},{"family":"Hinton","given":"Geoffrey E"}],"editor":[{"family":"Pereira","given":"F."},{"family":"Burges","given":"C. J. C."},{"family":"Bottou","given":"L."},{"family":"Weinberger","given":"K. Q."}],"accessed":{"date-parts":[["2020",3,27]]},"issued":{"date-parts":[["2012"]]}}}],"schema":"https://github.com/citation-style-language/schema/raw/master/csl-citation.json"} </w:instrText>
      </w:r>
      <w:r>
        <w:fldChar w:fldCharType="separate"/>
      </w:r>
      <w:r w:rsidRPr="00E01C5F">
        <w:rPr>
          <w:rFonts w:cs="Times New Roman"/>
        </w:rPr>
        <w:t>[6]</w:t>
      </w:r>
      <w:r>
        <w:fldChar w:fldCharType="end"/>
      </w:r>
      <w:r>
        <w:t xml:space="preserve"> from the University of Toronto and VGG</w:t>
      </w:r>
      <w:r w:rsidR="00AB6DCB">
        <w:t xml:space="preserve"> </w:t>
      </w:r>
      <w:r w:rsidR="00AB6DCB">
        <w:fldChar w:fldCharType="begin"/>
      </w:r>
      <w:r w:rsidR="00AB6DCB">
        <w:instrText xml:space="preserve"> ADDIN ZOTERO_ITEM CSL_CITATION {"citationID":"EJzHpqAM","properties":{"formattedCitation":"[7]","plainCitation":"[7]","noteIndex":0},"citationItems":[{"id":299,"uris":["http://zotero.org/users/5874511/items/V9DZUKVQ"],"uri":["http://zotero.org/users/5874511/items/V9DZUKVQ"],"itemData":{"id":299,"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arXiv:1409.1556 [cs]","note":"arXiv: 1409.1556","source":"arXiv.org","title":"Very Deep Convolutional Networks for Large-Scale Image Recognition","URL":"http://arxiv.org/abs/1409.1556","author":[{"family":"Simonyan","given":"Karen"},{"family":"Zisserman","given":"Andrew"}],"accessed":{"date-parts":[["2020",3,27]]},"issued":{"date-parts":[["2015",4,10]]}}}],"schema":"https://github.com/citation-style-language/schema/raw/master/csl-citation.json"} </w:instrText>
      </w:r>
      <w:r w:rsidR="00AB6DCB">
        <w:fldChar w:fldCharType="separate"/>
      </w:r>
      <w:r w:rsidR="00AB6DCB" w:rsidRPr="00AB6DCB">
        <w:rPr>
          <w:rFonts w:cs="Times New Roman"/>
        </w:rPr>
        <w:t>[7]</w:t>
      </w:r>
      <w:r w:rsidR="00AB6DCB">
        <w:fldChar w:fldCharType="end"/>
      </w:r>
      <w:r>
        <w:t xml:space="preserve"> from the University of Oxford are prime examples of optimized use of convolutional neural networks.</w:t>
      </w:r>
      <w:r w:rsidR="001F3814">
        <w:t xml:space="preserve"> Convolutional neural networks consist of feature maps, pooling layers, dropout layers and they also give insights from their saliency maps. Visual understanding of CNNs ha</w:t>
      </w:r>
      <w:r w:rsidR="00057EFB">
        <w:t>s</w:t>
      </w:r>
      <w:r w:rsidR="001F3814">
        <w:t xml:space="preserve"> been thoroughly explored </w:t>
      </w:r>
      <w:r w:rsidR="001F3814">
        <w:fldChar w:fldCharType="begin"/>
      </w:r>
      <w:r w:rsidR="001F3814">
        <w:instrText xml:space="preserve"> ADDIN ZOTERO_ITEM CSL_CITATION {"citationID":"j9iKj6WR","properties":{"formattedCitation":"[8]","plainCitation":"[8]","noteIndex":0},"citationItems":[{"id":3,"uris":["http://zotero.org/users/5874511/items/9DSK2RTJ"],"uri":["http://zotero.org/users/5874511/items/9DSK2RTJ"],"itemData":{"id":3,"type":"article-journal","abstract":"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container-title":"arXiv:1311.2901 [cs]","note":"arXiv: 1311.2901","source":"arXiv.org","title":"Visualizing and Understanding Convolutional Networks","URL":"http://arxiv.org/abs/1311.2901","author":[{"family":"Zeiler","given":"Matthew D."},{"family":"Fergus","given":"Rob"}],"accessed":{"date-parts":[["2019",9,19]]},"issued":{"date-parts":[["2013",11,12]]}}}],"schema":"https://github.com/citation-style-language/schema/raw/master/csl-citation.json"} </w:instrText>
      </w:r>
      <w:r w:rsidR="001F3814">
        <w:fldChar w:fldCharType="separate"/>
      </w:r>
      <w:r w:rsidR="001F3814" w:rsidRPr="001F3814">
        <w:rPr>
          <w:rFonts w:cs="Times New Roman"/>
        </w:rPr>
        <w:t>[8]</w:t>
      </w:r>
      <w:r w:rsidR="001F3814">
        <w:fldChar w:fldCharType="end"/>
      </w:r>
      <w:r w:rsidR="001F3814">
        <w:t xml:space="preserve">. </w:t>
      </w:r>
    </w:p>
    <w:p w14:paraId="018AA0A1" w14:textId="77777777" w:rsidR="001F3814" w:rsidRPr="004213BF" w:rsidRDefault="001F3814" w:rsidP="00E01C5F"/>
    <w:p w14:paraId="7B2D5AA5" w14:textId="0B4467F6" w:rsidR="005F12AA" w:rsidRDefault="00AF49DF" w:rsidP="00347025">
      <w:pPr>
        <w:pStyle w:val="Heading2"/>
        <w:numPr>
          <w:ilvl w:val="1"/>
          <w:numId w:val="2"/>
        </w:numPr>
      </w:pPr>
      <w:bookmarkStart w:id="17" w:name="_Toc36496222"/>
      <w:r>
        <w:t>Project ideas mentioned in the</w:t>
      </w:r>
      <w:r w:rsidR="00FA3BB4">
        <w:t xml:space="preserve"> project</w:t>
      </w:r>
      <w:r>
        <w:t xml:space="preserve"> </w:t>
      </w:r>
      <w:r w:rsidR="00FA3BB4">
        <w:t>d</w:t>
      </w:r>
      <w:r>
        <w:t>escription</w:t>
      </w:r>
      <w:bookmarkEnd w:id="17"/>
    </w:p>
    <w:p w14:paraId="5A54F998" w14:textId="68D275BD" w:rsidR="005F12AA" w:rsidRDefault="005F12AA" w:rsidP="005F12AA">
      <w:pPr>
        <w:pStyle w:val="ListParagraph"/>
        <w:numPr>
          <w:ilvl w:val="0"/>
          <w:numId w:val="9"/>
        </w:numPr>
      </w:pPr>
      <w:r>
        <w:t xml:space="preserve">Benchmark graph neural networks </w:t>
      </w:r>
      <w:r w:rsidR="003F6B9E">
        <w:t xml:space="preserve">for momentum regression in </w:t>
      </w:r>
      <w:r w:rsidR="00057EFB">
        <w:t xml:space="preserve">the </w:t>
      </w:r>
      <w:r w:rsidR="003F6B9E">
        <w:t>trigger system</w:t>
      </w:r>
    </w:p>
    <w:p w14:paraId="069B77DF" w14:textId="664B760D" w:rsidR="003F6B9E" w:rsidRDefault="003F6B9E" w:rsidP="003F6B9E">
      <w:r>
        <w:t xml:space="preserve">Graph neural networks are a modern twist on convolutional neural networks </w:t>
      </w:r>
      <w:r>
        <w:fldChar w:fldCharType="begin"/>
      </w:r>
      <w:r>
        <w:instrText xml:space="preserve"> ADDIN ZOTERO_ITEM CSL_CITATION {"citationID":"GpMjS5Am","properties":{"formattedCitation":"[9]","plainCitation":"[9]","noteIndex":0},"citationItems":[{"id":302,"uris":["http://zotero.org/users/5874511/items/JDNUXXNA"],"uri":["http://zotero.org/users/5874511/items/JDNUXXNA"],"itemData":{"id":302,"type":"article-journal","abstract":"Lots of learning tasks require dealing with graph data which contains rich relation information among elements. Modeling physics system, learning molecular fingerprints, predicting protein interface, and classifying diseases require a model to learn from graph inputs. In other domains such as learning from non-structural data like texts and images, reasoning on extracted structures, like the dependency tree of sentences and the scene graph of images, is an important research topic which also needs graph reasoning models. Graph neural networks (GNNs) are connectionist models that capture the dependence of graphs via message passing between the nodes of graphs. Unlike standard neural networks, graph neural networks retain a state that can represent information from its neighborhood with arbitrary depth. Although the primitive GNNs have been found difficult to train for a fixed point, recent advances in network architectures, optimization techniques, and parallel computation have enabled successful learning with them. In recent years, systems based on variants of graph neural networks such as graph convolutional network (GCN), graph attention network (GAT), gated graph neural network (GGNN) have demonstrated ground-breaking performance on many tasks mentioned above. In this survey, we provide a detailed review over existing graph neural network models, systematically categorize the applications, and propose four open problems for future research.","container-title":"arXiv:1812.08434 [cs, stat]","note":"arXiv: 1812.08434","source":"arXiv.org","title":"Graph Neural Networks: A Review of Methods and Applications","title-short":"Graph Neural Networks","URL":"http://arxiv.org/abs/1812.08434","author":[{"family":"Zhou","given":"Jie"},{"family":"Cui","given":"Ganqu"},{"family":"Zhang","given":"Zhengyan"},{"family":"Yang","given":"Cheng"},{"family":"Liu","given":"Zhiyuan"},{"family":"Wang","given":"Lifeng"},{"family":"Li","given":"Changcheng"},{"family":"Sun","given":"Maosong"}],"accessed":{"date-parts":[["2020",3,27]]},"issued":{"date-parts":[["2019",7,10]]}}}],"schema":"https://github.com/citation-style-language/schema/raw/master/csl-citation.json"} </w:instrText>
      </w:r>
      <w:r>
        <w:fldChar w:fldCharType="separate"/>
      </w:r>
      <w:r w:rsidRPr="003F6B9E">
        <w:rPr>
          <w:rFonts w:cs="Times New Roman"/>
        </w:rPr>
        <w:t>[9]</w:t>
      </w:r>
      <w:r>
        <w:fldChar w:fldCharType="end"/>
      </w:r>
      <w:r>
        <w:t>. They</w:t>
      </w:r>
      <w:r w:rsidR="00BF4A6A">
        <w:t xml:space="preserve"> are generally used for irregular data. The idea with GNN</w:t>
      </w:r>
      <w:r w:rsidR="00057EFB">
        <w:t>s</w:t>
      </w:r>
      <w:r w:rsidR="00BF4A6A">
        <w:t xml:space="preserve"> are that we can make the network learn the structure of data utilizing their node and edge composition. Nodes are used to predict information about unlabeled nodes based on labeled nodes. Edges are used to predict information about new edges based on labeled </w:t>
      </w:r>
      <w:r w:rsidR="00057EFB">
        <w:t>edges</w:t>
      </w:r>
      <w:r w:rsidR="00BF4A6A">
        <w:t>. One of the most useful graphs to ingress models would be a Bayesian graph as they are good for inferencing.</w:t>
      </w:r>
    </w:p>
    <w:p w14:paraId="5A08F1FA" w14:textId="7D5DF02B" w:rsidR="003F6B9E" w:rsidRDefault="003F6B9E" w:rsidP="005F12AA">
      <w:pPr>
        <w:pStyle w:val="ListParagraph"/>
        <w:numPr>
          <w:ilvl w:val="0"/>
          <w:numId w:val="9"/>
        </w:numPr>
      </w:pPr>
      <w:r>
        <w:t>Develop deep learning compression algorithms for optimized inference</w:t>
      </w:r>
    </w:p>
    <w:p w14:paraId="0796C49C" w14:textId="38F64520" w:rsidR="008A59F1" w:rsidRDefault="00BF4A6A" w:rsidP="008A59F1">
      <w:r>
        <w:t>One of the issues current deep neural models are facing is the model size. Model</w:t>
      </w:r>
      <w:r w:rsidR="00057EFB">
        <w:t>s</w:t>
      </w:r>
      <w:r>
        <w:t xml:space="preserve"> are becoming increasingly complex and large. This makes training time, and inference time </w:t>
      </w:r>
      <w:r w:rsidR="008A59F1">
        <w:t>to increase</w:t>
      </w:r>
      <w:r>
        <w:t>.</w:t>
      </w:r>
      <w:r w:rsidR="008A59F1">
        <w:t xml:space="preserve"> Hence, we need special algorithms when running deep neural networks in resource-constrained environments. This leads to compression algorithms for optimized inferences. A few compression algorithms are listed below.</w:t>
      </w:r>
    </w:p>
    <w:p w14:paraId="094E0257" w14:textId="0DC7D6BA" w:rsidR="008A59F1" w:rsidRDefault="008A59F1" w:rsidP="008A59F1">
      <w:pPr>
        <w:pStyle w:val="ListParagraph"/>
        <w:numPr>
          <w:ilvl w:val="0"/>
          <w:numId w:val="12"/>
        </w:numPr>
      </w:pPr>
      <w:r>
        <w:t xml:space="preserve">Pruning Neural networks – means to delete neurons in a layer that don’t meaningfully contribute to the training or inference process. Modern works facilitate the pruning process dynamically while runtime </w:t>
      </w:r>
      <w:r>
        <w:fldChar w:fldCharType="begin"/>
      </w:r>
      <w:r>
        <w:instrText xml:space="preserve"> ADDIN ZOTERO_ITEM CSL_CITATION {"citationID":"68m9CiHl","properties":{"formattedCitation":"[10]","plainCitation":"[10]","noteIndex":0},"citationItems":[{"id":305,"uris":["http://zotero.org/users/5874511/items/TRBP4ERW"],"uri":["http://zotero.org/users/5874511/items/TRBP4ERW"],"itemData":{"id":305,"type":"chapter","container-title":"Advances in Neural Information Processing Systems 30","page":"2181–2191","publisher":"Curran Associates, Inc.","source":"Neural Information Processing Systems","title":"Runtime Neural Pruning","URL":"http://papers.nips.cc/paper/6813-runtime-neural-pruning.pdf","author":[{"family":"Lin","given":"Ji"},{"family":"Rao","given":"Yongming"},{"family":"Lu","given":"Jiwen"},{"family":"Zhou","given":"Jie"}],"editor":[{"family":"Guyon","given":"I."},{"family":"Luxburg","given":"U. V."},{"family":"Bengio","given":"S."},{"family":"Wallach","given":"H."},{"family":"Fergus","given":"R."},{"family":"Vishwanathan","given":"S."},{"family":"Garnett","given":"R."}],"accessed":{"date-parts":[["2020",3,27]]},"issued":{"date-parts":[["2017"]]}}}],"schema":"https://github.com/citation-style-language/schema/raw/master/csl-citation.json"} </w:instrText>
      </w:r>
      <w:r>
        <w:fldChar w:fldCharType="separate"/>
      </w:r>
      <w:r w:rsidRPr="008A59F1">
        <w:rPr>
          <w:rFonts w:cs="Times New Roman"/>
        </w:rPr>
        <w:t>[10]</w:t>
      </w:r>
      <w:r>
        <w:fldChar w:fldCharType="end"/>
      </w:r>
      <w:r>
        <w:t>.</w:t>
      </w:r>
    </w:p>
    <w:p w14:paraId="46855BFC" w14:textId="77777777" w:rsidR="00462F57" w:rsidRDefault="00462F57" w:rsidP="00462F57">
      <w:pPr>
        <w:pStyle w:val="ListParagraph"/>
      </w:pPr>
    </w:p>
    <w:p w14:paraId="03E0FD3E" w14:textId="5E83AF17" w:rsidR="008A59F1" w:rsidRDefault="008A59F1" w:rsidP="008A59F1">
      <w:pPr>
        <w:pStyle w:val="ListParagraph"/>
        <w:numPr>
          <w:ilvl w:val="0"/>
          <w:numId w:val="12"/>
        </w:numPr>
      </w:pPr>
      <w:r>
        <w:t xml:space="preserve">Deep compression </w:t>
      </w:r>
      <w:r>
        <w:fldChar w:fldCharType="begin"/>
      </w:r>
      <w:r>
        <w:instrText xml:space="preserve"> ADDIN ZOTERO_ITEM CSL_CITATION {"citationID":"XKHnqAId","properties":{"formattedCitation":"[11]","plainCitation":"[11]","noteIndex":0},"citationItems":[{"id":308,"uris":["http://zotero.org/users/5874511/items/M7N3CTAA"],"uri":["http://zotero.org/users/5874511/items/M7N3CTAA"],"itemData":{"id":308,"type":"article-journal","abstract":"Neural networks are both computationally intensive and memory intensive, making them difficult to deploy on embedded systems with limited hardware resources. To address this limitation, we introduce \"deep compression\", a three stage pipeline: pruning, trained quantization and Huffman coding, that work together to reduce the storage requirement of neural networks by 35x to 49x without affecting their accuracy. Our method first prunes the network by learning only the important connections. Next, we quantize the weights to enforce weight sharing, finally, we apply Huffman coding. After the first two steps we retrain the network to fine tune the remaining connections and the quantized centroids. Pruning, reduces the number of connections by 9x to 13x; Quantization then reduces the number of bits that represent each connection from 32 to 5. On the ImageNet dataset, our method reduced the storage required by AlexNet by 35x, from 240MB to 6.9MB, without loss of accuracy. Our method reduced the size of VGG-16 by 49x from 552MB to 11.3MB, again with no loss of accuracy. This allows fitting the model into on-chip SRAM cache rather than off-chip DRAM memory. Our compression method also facilitates the use of complex neural networks in mobile applications where application size and download bandwidth are constrained. Benchmarked on CPU, GPU and mobile GPU, compressed network has 3x to 4x layerwise speedup and 3x to 7x better energy efficiency.","container-title":"arXiv:1510.00149 [cs]","note":"arXiv: 1510.00149","source":"arXiv.org","title":"Deep Compression: Compressing Deep Neural Networks with Pruning, Trained Quantization and Huffman Coding","title-short":"Deep Compression","URL":"http://arxiv.org/abs/1510.00149","author":[{"family":"Han","given":"Song"},{"family":"Mao","given":"Huizi"},{"family":"Dally","given":"William J."}],"accessed":{"date-parts":[["2020",3,27]]},"issued":{"date-parts":[["2016",2,15]]}}}],"schema":"https://github.com/citation-style-language/schema/raw/master/csl-citation.json"} </w:instrText>
      </w:r>
      <w:r>
        <w:fldChar w:fldCharType="separate"/>
      </w:r>
      <w:r w:rsidRPr="008A59F1">
        <w:rPr>
          <w:rFonts w:cs="Times New Roman"/>
        </w:rPr>
        <w:t>[11]</w:t>
      </w:r>
      <w:r>
        <w:fldChar w:fldCharType="end"/>
      </w:r>
      <w:r>
        <w:t xml:space="preserve"> – introduced in 2016 shows a novel way to decrease the network size without affecting the accuracy and the precision of the network.</w:t>
      </w:r>
      <w:r w:rsidR="00462F57">
        <w:t xml:space="preserve"> The paper introduces a 3-phase process. </w:t>
      </w:r>
      <w:r w:rsidRPr="008A59F1">
        <w:t>The method first prunes the network by learning only the important connections. Next, the method quantizes the weights to enforce weight sharing. Finally, the method uses Huffman coding. After the first two steps, the authors retrain the network to fine-tune the remaining connections and the quantized centroids. Pruning reduces the number of connections by 9 to 13 times. Quantization then reduces the number of bits that represent each connection from 32 to 5.</w:t>
      </w:r>
    </w:p>
    <w:p w14:paraId="6D2D2868" w14:textId="5AC6A17C" w:rsidR="00462F57" w:rsidRDefault="00462F57" w:rsidP="004E1609">
      <w:pPr>
        <w:pStyle w:val="ListParagraph"/>
        <w:numPr>
          <w:ilvl w:val="0"/>
          <w:numId w:val="12"/>
        </w:numPr>
        <w:jc w:val="left"/>
      </w:pPr>
      <w:r>
        <w:rPr>
          <w:noProof/>
        </w:rPr>
        <w:lastRenderedPageBreak/>
        <mc:AlternateContent>
          <mc:Choice Requires="wps">
            <w:drawing>
              <wp:anchor distT="0" distB="0" distL="114300" distR="114300" simplePos="0" relativeHeight="251661312" behindDoc="0" locked="0" layoutInCell="1" allowOverlap="1" wp14:anchorId="0CC95500" wp14:editId="51CB9EB9">
                <wp:simplePos x="0" y="0"/>
                <wp:positionH relativeFrom="column">
                  <wp:posOffset>108585</wp:posOffset>
                </wp:positionH>
                <wp:positionV relativeFrom="paragraph">
                  <wp:posOffset>2329815</wp:posOffset>
                </wp:positionV>
                <wp:extent cx="593661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936615" cy="635"/>
                        </a:xfrm>
                        <a:prstGeom prst="rect">
                          <a:avLst/>
                        </a:prstGeom>
                        <a:solidFill>
                          <a:prstClr val="white"/>
                        </a:solidFill>
                        <a:ln>
                          <a:noFill/>
                        </a:ln>
                      </wps:spPr>
                      <wps:txbx>
                        <w:txbxContent>
                          <w:p w14:paraId="541EECD6" w14:textId="7052FEC4" w:rsidR="009F676D" w:rsidRPr="00462F57" w:rsidRDefault="009F676D" w:rsidP="00462F57">
                            <w:pPr>
                              <w:pStyle w:val="Caption"/>
                              <w:jc w:val="center"/>
                              <w:rPr>
                                <w:i w:val="0"/>
                                <w:noProof/>
                                <w:color w:val="auto"/>
                                <w:sz w:val="24"/>
                              </w:rPr>
                            </w:pPr>
                            <w:r w:rsidRPr="00462F57">
                              <w:rPr>
                                <w:i w:val="0"/>
                                <w:color w:val="auto"/>
                              </w:rPr>
                              <w:t xml:space="preserve">Figure </w:t>
                            </w:r>
                            <w:r w:rsidRPr="00462F57">
                              <w:rPr>
                                <w:i w:val="0"/>
                                <w:color w:val="auto"/>
                              </w:rPr>
                              <w:fldChar w:fldCharType="begin"/>
                            </w:r>
                            <w:r w:rsidRPr="00462F57">
                              <w:rPr>
                                <w:i w:val="0"/>
                                <w:color w:val="auto"/>
                              </w:rPr>
                              <w:instrText xml:space="preserve"> SEQ Figure \* ARABIC </w:instrText>
                            </w:r>
                            <w:r w:rsidRPr="00462F57">
                              <w:rPr>
                                <w:i w:val="0"/>
                                <w:color w:val="auto"/>
                              </w:rPr>
                              <w:fldChar w:fldCharType="separate"/>
                            </w:r>
                            <w:r w:rsidR="00424B74">
                              <w:rPr>
                                <w:i w:val="0"/>
                                <w:noProof/>
                                <w:color w:val="auto"/>
                              </w:rPr>
                              <w:t>3</w:t>
                            </w:r>
                            <w:r w:rsidRPr="00462F57">
                              <w:rPr>
                                <w:i w:val="0"/>
                                <w:color w:val="auto"/>
                              </w:rPr>
                              <w:fldChar w:fldCharType="end"/>
                            </w:r>
                            <w:r w:rsidRPr="00462F57">
                              <w:rPr>
                                <w:i w:val="0"/>
                                <w:color w:val="auto"/>
                              </w:rPr>
                              <w:t xml:space="preserve"> - Deep compress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C95500" id="_x0000_t202" coordsize="21600,21600" o:spt="202" path="m,l,21600r21600,l21600,xe">
                <v:stroke joinstyle="miter"/>
                <v:path gradientshapeok="t" o:connecttype="rect"/>
              </v:shapetype>
              <v:shape id="Text Box 6" o:spid="_x0000_s1026" type="#_x0000_t202" style="position:absolute;left:0;text-align:left;margin-left:8.55pt;margin-top:183.45pt;width:467.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" stroked="f">
                <v:textbox style="mso-fit-shape-to-text:t" inset="0,0,0,0">
                  <w:txbxContent>
                    <w:p w14:paraId="541EECD6" w14:textId="7052FEC4" w:rsidR="009F676D" w:rsidRPr="00462F57" w:rsidRDefault="009F676D" w:rsidP="00462F57">
                      <w:pPr>
                        <w:pStyle w:val="Caption"/>
                        <w:jc w:val="center"/>
                        <w:rPr>
                          <w:i w:val="0"/>
                          <w:noProof/>
                          <w:color w:val="auto"/>
                          <w:sz w:val="24"/>
                        </w:rPr>
                      </w:pPr>
                      <w:r w:rsidRPr="00462F57">
                        <w:rPr>
                          <w:i w:val="0"/>
                          <w:color w:val="auto"/>
                        </w:rPr>
                        <w:t xml:space="preserve">Figure </w:t>
                      </w:r>
                      <w:r w:rsidRPr="00462F57">
                        <w:rPr>
                          <w:i w:val="0"/>
                          <w:color w:val="auto"/>
                        </w:rPr>
                        <w:fldChar w:fldCharType="begin"/>
                      </w:r>
                      <w:r w:rsidRPr="00462F57">
                        <w:rPr>
                          <w:i w:val="0"/>
                          <w:color w:val="auto"/>
                        </w:rPr>
                        <w:instrText xml:space="preserve"> SEQ Figure \* ARABIC </w:instrText>
                      </w:r>
                      <w:r w:rsidRPr="00462F57">
                        <w:rPr>
                          <w:i w:val="0"/>
                          <w:color w:val="auto"/>
                        </w:rPr>
                        <w:fldChar w:fldCharType="separate"/>
                      </w:r>
                      <w:r w:rsidR="00424B74">
                        <w:rPr>
                          <w:i w:val="0"/>
                          <w:noProof/>
                          <w:color w:val="auto"/>
                        </w:rPr>
                        <w:t>3</w:t>
                      </w:r>
                      <w:r w:rsidRPr="00462F57">
                        <w:rPr>
                          <w:i w:val="0"/>
                          <w:color w:val="auto"/>
                        </w:rPr>
                        <w:fldChar w:fldCharType="end"/>
                      </w:r>
                      <w:r w:rsidRPr="00462F57">
                        <w:rPr>
                          <w:i w:val="0"/>
                          <w:color w:val="auto"/>
                        </w:rPr>
                        <w:t xml:space="preserve"> - Deep compression process</w:t>
                      </w:r>
                    </w:p>
                  </w:txbxContent>
                </v:textbox>
                <w10:wrap type="topAndBottom"/>
              </v:shape>
            </w:pict>
          </mc:Fallback>
        </mc:AlternateContent>
      </w:r>
      <w:r>
        <w:rPr>
          <w:noProof/>
        </w:rPr>
        <w:drawing>
          <wp:anchor distT="0" distB="0" distL="114300" distR="114300" simplePos="0" relativeHeight="251659264" behindDoc="0" locked="0" layoutInCell="1" allowOverlap="1" wp14:anchorId="31A9CC7E" wp14:editId="48AC1C55">
            <wp:simplePos x="0" y="0"/>
            <wp:positionH relativeFrom="column">
              <wp:posOffset>108926</wp:posOffset>
            </wp:positionH>
            <wp:positionV relativeFrom="paragraph">
              <wp:posOffset>0</wp:posOffset>
            </wp:positionV>
            <wp:extent cx="5936615" cy="2272665"/>
            <wp:effectExtent l="0" t="0" r="698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6615" cy="2272665"/>
                    </a:xfrm>
                    <a:prstGeom prst="rect">
                      <a:avLst/>
                    </a:prstGeom>
                    <a:noFill/>
                    <a:ln>
                      <a:noFill/>
                    </a:ln>
                  </pic:spPr>
                </pic:pic>
              </a:graphicData>
            </a:graphic>
            <wp14:sizeRelH relativeFrom="page">
              <wp14:pctWidth>0</wp14:pctWidth>
            </wp14:sizeRelH>
            <wp14:sizeRelV relativeFrom="page">
              <wp14:pctHeight>0</wp14:pctHeight>
            </wp14:sizeRelV>
          </wp:anchor>
        </w:drawing>
      </w:r>
      <w:r>
        <w:t>Data Quantization</w:t>
      </w:r>
      <w:r w:rsidR="004E1609">
        <w:t xml:space="preserve"> </w:t>
      </w:r>
      <w:r w:rsidR="004E1609">
        <w:fldChar w:fldCharType="begin"/>
      </w:r>
      <w:r w:rsidR="004E1609">
        <w:instrText xml:space="preserve"> ADDIN ZOTERO_ITEM CSL_CITATION {"citationID":"t8tVihxT","properties":{"formattedCitation":"[12]","plainCitation":"[12]","noteIndex":0},"citationItems":[{"id":312,"uris":["http://zotero.org/users/5874511/items/QV7NG6GV"],"uri":["http://zotero.org/users/5874511/items/QV7NG6GV"],"itemData":{"id":312,"type":"paper-conference","abstract":"In recent years, convolutional neural network (CNN) based methods have achieved great success in a large number of applications and have been among the most powerful and widely used techniques in computer vision. However, CNN-based methods are com-putational-intensive and resource-consuming, and thus are hard to be integrated into embedded systems such as smart phones, smart glasses, and robots. FPGA is one of the most promising platforms for accelerating CNN, but the limited bandwidth and on-chip memory size limit the performance of FPGA accelerator for CNN.\nIn this paper, we go deeper with the embedded FPGA platform on accelerating CNNs and propose a CNN accelerator design on embedded FPGA for Image-Net large-scale image classification. We first present an in-depth analysis of state-of-the-art CNN models and show that Convolutional layers are computational-centric and Fully-Connected layers are memory-centric.\nThen the dynamic-precision data quantization method and a convolver design that is efficient for all layer types in CNN are proposed to improve the bandwidth and resource utilization. Results show that only 0.4% accuracy loss is introduced by our data quantization flow for the very deep VGG16 model when 8/4-bit quantization is used. A data arrangement method is proposed to further ensure a high utilization of the external memory bandwidth. Finally, a state-of-the-art CNN, VGG16-SVD, is implemented on an embedded FPGA platform as a case study. VGG16-SVD is the largest and most accurate network that has been implemented on FPGA end-to-end so far. The system on Xilinx Zynq ZC706 board achieves a frame rate at 4.45 fps with the top-5 accuracy of 86.66% using 16-bit quantization. The average performance of convolutional layers and the full CNN is 187.8 GOP/s and 137.0 GOP/s under 150MHz working frequency, which outperform previous approaches significantly.","DOI":"10.1145/2847263.2847265","page":"26-35","source":"ResearchGate","title":"Going Deeper with Embedded FPGA Platform for Convolutional Neural Network","author":[{"family":"Qiu","given":"Jiantao"},{"family":"Song","given":"Sen"},{"family":"Wang","given":"Yu"},{"family":"Yang","given":"Huazhong"},{"family":"Wang","given":"Jie"},{"family":"Yao","given":"Song"},{"family":"Guo","given":"Kaiyuan"},{"family":"Li","given":"Boxun"},{"family":"Zhou","given":"Erjin"},{"family":"Yu","given":"Jincheng"},{"family":"Tang","given":"Tianqi"},{"family":"Xu","given":"Ningyi"}],"issued":{"date-parts":[["2016",2,21]]}}}],"schema":"https://github.com/citation-style-language/schema/raw/master/csl-citation.json"} </w:instrText>
      </w:r>
      <w:r w:rsidR="004E1609">
        <w:fldChar w:fldCharType="separate"/>
      </w:r>
      <w:r w:rsidR="004E1609" w:rsidRPr="004E1609">
        <w:rPr>
          <w:rFonts w:cs="Times New Roman"/>
        </w:rPr>
        <w:t>[12]</w:t>
      </w:r>
      <w:r w:rsidR="004E1609">
        <w:fldChar w:fldCharType="end"/>
      </w:r>
      <w:r w:rsidR="004E1609">
        <w:t xml:space="preserve"> – </w:t>
      </w:r>
      <w:r w:rsidR="00057EFB">
        <w:t xml:space="preserve">The </w:t>
      </w:r>
      <w:r w:rsidR="004E1609">
        <w:t xml:space="preserve">authors proposed a dynamic precision data quantization method to improve bandwidth and resource utilization. The method proposed demonstrates remarkably shorter representations of models with still achieving comparable accuracy. Their work is best demonstrated on Field Programmable Gate Array or FPGA. </w:t>
      </w:r>
    </w:p>
    <w:p w14:paraId="1F60CB53" w14:textId="77777777" w:rsidR="004E1609" w:rsidRDefault="004E1609" w:rsidP="004E1609">
      <w:pPr>
        <w:pStyle w:val="ListParagraph"/>
        <w:keepNext/>
        <w:jc w:val="center"/>
      </w:pPr>
      <w:r>
        <w:rPr>
          <w:noProof/>
        </w:rPr>
        <w:drawing>
          <wp:inline distT="0" distB="0" distL="0" distR="0" wp14:anchorId="131A317C" wp14:editId="2C38D589">
            <wp:extent cx="3623481" cy="4114354"/>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8410" cy="4119951"/>
                    </a:xfrm>
                    <a:prstGeom prst="rect">
                      <a:avLst/>
                    </a:prstGeom>
                    <a:noFill/>
                    <a:ln>
                      <a:noFill/>
                    </a:ln>
                  </pic:spPr>
                </pic:pic>
              </a:graphicData>
            </a:graphic>
          </wp:inline>
        </w:drawing>
      </w:r>
    </w:p>
    <w:p w14:paraId="37C9F2C4" w14:textId="64D99ADE" w:rsidR="004E1609" w:rsidRDefault="004E1609" w:rsidP="004E1609">
      <w:pPr>
        <w:pStyle w:val="Caption"/>
        <w:jc w:val="center"/>
        <w:rPr>
          <w:i w:val="0"/>
          <w:color w:val="auto"/>
        </w:rPr>
      </w:pPr>
      <w:r w:rsidRPr="00781C23">
        <w:rPr>
          <w:i w:val="0"/>
          <w:color w:val="auto"/>
        </w:rPr>
        <w:t xml:space="preserve">Figure </w:t>
      </w:r>
      <w:r w:rsidRPr="00781C23">
        <w:rPr>
          <w:i w:val="0"/>
          <w:color w:val="auto"/>
        </w:rPr>
        <w:fldChar w:fldCharType="begin"/>
      </w:r>
      <w:r w:rsidRPr="00781C23">
        <w:rPr>
          <w:i w:val="0"/>
          <w:color w:val="auto"/>
        </w:rPr>
        <w:instrText xml:space="preserve"> SEQ Figure \* ARABIC </w:instrText>
      </w:r>
      <w:r w:rsidRPr="00781C23">
        <w:rPr>
          <w:i w:val="0"/>
          <w:color w:val="auto"/>
        </w:rPr>
        <w:fldChar w:fldCharType="separate"/>
      </w:r>
      <w:r w:rsidR="00424B74">
        <w:rPr>
          <w:i w:val="0"/>
          <w:noProof/>
          <w:color w:val="auto"/>
        </w:rPr>
        <w:t>4</w:t>
      </w:r>
      <w:r w:rsidRPr="00781C23">
        <w:rPr>
          <w:i w:val="0"/>
          <w:color w:val="auto"/>
        </w:rPr>
        <w:fldChar w:fldCharType="end"/>
      </w:r>
      <w:r w:rsidRPr="00781C23">
        <w:rPr>
          <w:i w:val="0"/>
          <w:color w:val="auto"/>
        </w:rPr>
        <w:t xml:space="preserve"> - Data Quantization in FPGA</w:t>
      </w:r>
    </w:p>
    <w:p w14:paraId="19D6B224" w14:textId="77777777" w:rsidR="00274F37" w:rsidRPr="00274F37" w:rsidRDefault="00274F37" w:rsidP="00274F37"/>
    <w:p w14:paraId="3A49B9C9" w14:textId="2B353D78" w:rsidR="00037D13" w:rsidRDefault="00037D13" w:rsidP="00037D13">
      <w:pPr>
        <w:pStyle w:val="ListParagraph"/>
        <w:numPr>
          <w:ilvl w:val="0"/>
          <w:numId w:val="12"/>
        </w:numPr>
      </w:pPr>
      <w:proofErr w:type="spellStart"/>
      <w:r>
        <w:lastRenderedPageBreak/>
        <w:t>SqueezeNet</w:t>
      </w:r>
      <w:proofErr w:type="spellEnd"/>
      <w:r>
        <w:t xml:space="preserve"> </w:t>
      </w:r>
      <w:r w:rsidR="00BF1ED8">
        <w:fldChar w:fldCharType="begin"/>
      </w:r>
      <w:r w:rsidR="00BF1ED8">
        <w:instrText xml:space="preserve"> ADDIN ZOTERO_ITEM CSL_CITATION {"citationID":"tjgxORi1","properties":{"formattedCitation":"[13]","plainCitation":"[13]","noteIndex":0},"citationItems":[{"id":322,"uris":["http://zotero.org/users/5874511/items/43E3H4X6"],"uri":["http://zotero.org/users/5874511/items/43E3H4X6"],"itemData":{"id":322,"type":"article-journal","abstract":"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container-title":"arXiv:1602.07360 [cs]","note":"arXiv: 1602.07360","source":"arXiv.org","title":"SqueezeNet: AlexNet-level accuracy with 50x fewer parameters and &lt;0.5MB model size","title-short":"SqueezeNet","URL":"http://arxiv.org/abs/1602.07360","author":[{"family":"Iandola","given":"Forrest N."},{"family":"Han","given":"Song"},{"family":"Moskewicz","given":"Matthew W."},{"family":"Ashraf","given":"Khalid"},{"family":"Dally","given":"William J."},{"family":"Keutzer","given":"Kurt"}],"accessed":{"date-parts":[["2020",3,27]]},"issued":{"date-parts":[["2016",11,4]]}}}],"schema":"https://github.com/citation-style-language/schema/raw/master/csl-citation.json"} </w:instrText>
      </w:r>
      <w:r w:rsidR="00BF1ED8">
        <w:fldChar w:fldCharType="separate"/>
      </w:r>
      <w:r w:rsidR="00BF1ED8" w:rsidRPr="00BF1ED8">
        <w:rPr>
          <w:rFonts w:cs="Times New Roman"/>
        </w:rPr>
        <w:t>[13]</w:t>
      </w:r>
      <w:r w:rsidR="00BF1ED8">
        <w:fldChar w:fldCharType="end"/>
      </w:r>
      <w:r w:rsidR="00BF1ED8">
        <w:t xml:space="preserve"> - </w:t>
      </w:r>
      <w:r>
        <w:t xml:space="preserve"> </w:t>
      </w:r>
      <w:r w:rsidR="00274F37">
        <w:t xml:space="preserve">Smaller models have faster inference. This work demonstrates </w:t>
      </w:r>
      <w:proofErr w:type="spellStart"/>
      <w:r w:rsidR="00274F37">
        <w:t>AlexNet</w:t>
      </w:r>
      <w:proofErr w:type="spellEnd"/>
      <w:r w:rsidR="00274F37">
        <w:t xml:space="preserve"> level accuracy on </w:t>
      </w:r>
      <w:proofErr w:type="spellStart"/>
      <w:r w:rsidR="00274F37">
        <w:t>imagenet</w:t>
      </w:r>
      <w:proofErr w:type="spellEnd"/>
      <w:r w:rsidR="00274F37">
        <w:t xml:space="preserve"> dataset with 50 time less parameters. This model compresses </w:t>
      </w:r>
      <w:proofErr w:type="spellStart"/>
      <w:r w:rsidR="00274F37">
        <w:t>SqueezeNet</w:t>
      </w:r>
      <w:proofErr w:type="spellEnd"/>
      <w:r w:rsidR="00274F37">
        <w:t xml:space="preserve"> to less than 0.5 MB in size (more than 500 time the original size).</w:t>
      </w:r>
    </w:p>
    <w:p w14:paraId="3B7F7965" w14:textId="77777777" w:rsidR="00274F37" w:rsidRDefault="00274F37" w:rsidP="00274F37">
      <w:pPr>
        <w:pStyle w:val="ListParagraph"/>
      </w:pPr>
    </w:p>
    <w:p w14:paraId="732A98B7" w14:textId="79AA867B" w:rsidR="00037D13" w:rsidRPr="00037D13" w:rsidRDefault="00037D13" w:rsidP="00037D13">
      <w:pPr>
        <w:pStyle w:val="ListParagraph"/>
        <w:numPr>
          <w:ilvl w:val="0"/>
          <w:numId w:val="12"/>
        </w:numPr>
      </w:pPr>
      <w:proofErr w:type="spellStart"/>
      <w:r>
        <w:t>SqueezeDet</w:t>
      </w:r>
      <w:proofErr w:type="spellEnd"/>
      <w:r w:rsidR="00BF1ED8">
        <w:t xml:space="preserve"> </w:t>
      </w:r>
      <w:r w:rsidR="00BF1ED8">
        <w:fldChar w:fldCharType="begin"/>
      </w:r>
      <w:r w:rsidR="00BF1ED8">
        <w:instrText xml:space="preserve"> ADDIN ZOTERO_ITEM CSL_CITATION {"citationID":"HMI09vYS","properties":{"formattedCitation":"[14]","plainCitation":"[14]","noteIndex":0},"citationItems":[{"id":324,"uris":["http://zotero.org/users/5874511/items/UTBAS9TJ"],"uri":["http://zotero.org/users/5874511/items/UTBAS9TJ"],"itemData":{"id":324,"type":"article-journal","abstract":"Object detection is a crucial task for autonomous driving. In addition to requiring high accuracy to ensure safety, object detection for autonomous driving also requires real-time inference speed to guarantee prompt vehicle control, as well as small model size and energy efficiency to enable embedded system deployment. In this work, we propose SqueezeDet, a fully convolutional neural network for object detection that aims to simultaneously satisfy all of the above constraints. In our network, we use convolutional layers not only to extract feature maps but also as the output layer to compute bounding boxes and class probabilities. The detection pipeline of our model only contains a single forward pass of a neural network, thus it is extremely fast. Our model is fully-convolutional, which leads to a small model size and better energy efficiency. While achieving the same accuracy as previous baselines, our model is 30.4x smaller, 19.7x faster, and consumes 35.2x lower energy. The code is open-sourced at \\url{https://github.com/BichenWuUCB/squeezeDet}.","container-title":"arXiv:1612.01051 [cs]","note":"arXiv: 1612.01051","source":"arXiv.org","title":"SqueezeDet: Unified, Small, Low Power Fully Convolutional Neural Networks for Real-Time Object Detection for Autonomous Driving","title-short":"SqueezeDet","URL":"http://arxiv.org/abs/1612.01051","author":[{"family":"Wu","given":"Bichen"},{"family":"Wan","given":"Alvin"},{"family":"Iandola","given":"Forrest"},{"family":"Jin","given":"Peter H."},{"family":"Keutzer","given":"Kurt"}],"accessed":{"date-parts":[["2020",3,27]]},"issued":{"date-parts":[["2019",6,11]]}}}],"schema":"https://github.com/citation-style-language/schema/raw/master/csl-citation.json"} </w:instrText>
      </w:r>
      <w:r w:rsidR="00BF1ED8">
        <w:fldChar w:fldCharType="separate"/>
      </w:r>
      <w:r w:rsidR="00BF1ED8" w:rsidRPr="00BF1ED8">
        <w:rPr>
          <w:rFonts w:cs="Times New Roman"/>
        </w:rPr>
        <w:t>[14]</w:t>
      </w:r>
      <w:r w:rsidR="00BF1ED8">
        <w:fldChar w:fldCharType="end"/>
      </w:r>
      <w:r w:rsidR="00BF1ED8">
        <w:t xml:space="preserve"> </w:t>
      </w:r>
      <w:r w:rsidR="00274F37">
        <w:t>–</w:t>
      </w:r>
      <w:r w:rsidR="00BF1ED8">
        <w:t xml:space="preserve"> </w:t>
      </w:r>
      <w:proofErr w:type="spellStart"/>
      <w:r w:rsidR="00274F37">
        <w:t>SqueezeDet</w:t>
      </w:r>
      <w:proofErr w:type="spellEnd"/>
      <w:r w:rsidR="00274F37">
        <w:t xml:space="preserve"> is a derivative of </w:t>
      </w:r>
      <w:proofErr w:type="spellStart"/>
      <w:r w:rsidR="00274F37">
        <w:t>SqueezeNet</w:t>
      </w:r>
      <w:proofErr w:type="spellEnd"/>
      <w:r w:rsidR="00274F37">
        <w:t xml:space="preserve">. This work hones its skills towards the real-time inference speed of high accuracy models. This is used in autonomous cars. This is not only faster but also smaller and consumes less energy than previous models. The above models </w:t>
      </w:r>
      <w:proofErr w:type="spellStart"/>
      <w:r w:rsidR="00274F37">
        <w:t>SqueezeNet</w:t>
      </w:r>
      <w:proofErr w:type="spellEnd"/>
      <w:r w:rsidR="00274F37">
        <w:t xml:space="preserve"> and </w:t>
      </w:r>
      <w:proofErr w:type="spellStart"/>
      <w:r w:rsidR="00274F37">
        <w:t>SqueezeDet</w:t>
      </w:r>
      <w:proofErr w:type="spellEnd"/>
      <w:r w:rsidR="00274F37">
        <w:t xml:space="preserve"> are ideal for deploying in FPGAs and other resource constrained hardware. </w:t>
      </w:r>
    </w:p>
    <w:p w14:paraId="52FBA4CC" w14:textId="1AEE057F" w:rsidR="003C648C" w:rsidRDefault="003C648C" w:rsidP="004E1609">
      <w:pPr>
        <w:pStyle w:val="ListParagraph"/>
        <w:jc w:val="left"/>
      </w:pPr>
    </w:p>
    <w:p w14:paraId="38559561" w14:textId="77777777" w:rsidR="003C648C" w:rsidRDefault="003C648C" w:rsidP="004E1609">
      <w:pPr>
        <w:pStyle w:val="ListParagraph"/>
        <w:jc w:val="left"/>
      </w:pPr>
    </w:p>
    <w:p w14:paraId="769ABBDF" w14:textId="18F1813E" w:rsidR="00057EFB" w:rsidRDefault="003F6B9E" w:rsidP="00057EFB">
      <w:pPr>
        <w:pStyle w:val="ListParagraph"/>
        <w:numPr>
          <w:ilvl w:val="0"/>
          <w:numId w:val="9"/>
        </w:numPr>
      </w:pPr>
      <w:r>
        <w:t>Prototype emulation of deep learning-based trigger inference within practical latency requirements</w:t>
      </w:r>
    </w:p>
    <w:p w14:paraId="03F7E4D2" w14:textId="39EA50B9" w:rsidR="00057EFB" w:rsidRDefault="00057EFB" w:rsidP="00057EFB">
      <w:pPr>
        <w:ind w:left="360"/>
      </w:pPr>
      <w:r>
        <w:t>Prototype Emulator of EMTF in the Level-1 trigger system has to be developed. It has to conform to the practical latency constraints. The time constraints for the model inference is about 500 nanoseconds. Memory constraints are generally negligible.</w:t>
      </w:r>
    </w:p>
    <w:p w14:paraId="6D27ACC9" w14:textId="0FA603EE" w:rsidR="00057EFB" w:rsidRDefault="00057EFB" w:rsidP="00057EFB">
      <m:oMathPara>
        <m:oMath>
          <m:r>
            <w:rPr>
              <w:rFonts w:ascii="Cambria Math" w:hAnsi="Cambria Math"/>
            </w:rPr>
            <m:t xml:space="preserve">time constraint=500 x </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 xml:space="preserve"> seconds</m:t>
          </m:r>
        </m:oMath>
      </m:oMathPara>
    </w:p>
    <w:p w14:paraId="21BC41C0" w14:textId="77777777" w:rsidR="00057EFB" w:rsidRPr="005F12AA" w:rsidRDefault="00057EFB" w:rsidP="00057EFB">
      <w:pPr>
        <w:ind w:left="360"/>
      </w:pPr>
    </w:p>
    <w:p w14:paraId="469D89B5" w14:textId="4175CB12" w:rsidR="00AF49DF" w:rsidRDefault="00AF49DF" w:rsidP="00347025">
      <w:pPr>
        <w:pStyle w:val="Heading2"/>
        <w:numPr>
          <w:ilvl w:val="1"/>
          <w:numId w:val="2"/>
        </w:numPr>
      </w:pPr>
      <w:bookmarkStart w:id="18" w:name="_Toc36496223"/>
      <w:r>
        <w:t>Project ideas found through</w:t>
      </w:r>
      <w:r w:rsidR="00FA3BB4">
        <w:t xml:space="preserve"> </w:t>
      </w:r>
      <w:r w:rsidR="004E1609">
        <w:t xml:space="preserve">cursory </w:t>
      </w:r>
      <w:r>
        <w:t>research</w:t>
      </w:r>
      <w:bookmarkEnd w:id="18"/>
    </w:p>
    <w:p w14:paraId="731DB831" w14:textId="6DAA529F" w:rsidR="00F20328" w:rsidRDefault="00462F57" w:rsidP="00057EFB">
      <w:pPr>
        <w:pStyle w:val="ListParagraph"/>
        <w:numPr>
          <w:ilvl w:val="0"/>
          <w:numId w:val="13"/>
        </w:numPr>
      </w:pPr>
      <w:r>
        <w:t xml:space="preserve">Since we need to infer at the level-1 trigger in real-time, we </w:t>
      </w:r>
      <w:r w:rsidR="00F20328">
        <w:t>could investigate the data collection methodology and do an exploratory data analysis (EDA) on the real</w:t>
      </w:r>
      <w:r w:rsidR="00147ADE">
        <w:t>-</w:t>
      </w:r>
      <w:r w:rsidR="00F20328">
        <w:t xml:space="preserve">time data using Apache </w:t>
      </w:r>
      <w:proofErr w:type="spellStart"/>
      <w:r w:rsidR="00F20328">
        <w:t>Flink</w:t>
      </w:r>
      <w:proofErr w:type="spellEnd"/>
      <w:r w:rsidR="00F20328">
        <w:t>.</w:t>
      </w:r>
      <w:r>
        <w:t xml:space="preserve"> Apache </w:t>
      </w:r>
      <w:proofErr w:type="spellStart"/>
      <w:r>
        <w:t>Flink</w:t>
      </w:r>
      <w:proofErr w:type="spellEnd"/>
      <w:r>
        <w:t xml:space="preserve"> is an opensource real-time data stream processing engine.</w:t>
      </w:r>
    </w:p>
    <w:p w14:paraId="3A30A0D0" w14:textId="6EF16BB8" w:rsidR="00462F57" w:rsidRDefault="003F6AE5" w:rsidP="00462F57">
      <w:pPr>
        <w:pStyle w:val="ListParagraph"/>
        <w:numPr>
          <w:ilvl w:val="0"/>
          <w:numId w:val="13"/>
        </w:numPr>
      </w:pPr>
      <w:r>
        <w:t>Since the data from CMS is converged from the Level-1 trigger, and high-level trigger, to get the final dataset. We have 2 representations of the same data. Autoencoders are great at converging data and de-converging (diverging) them back again. If we have enough training data to train an autoencoder, we could effectively use a</w:t>
      </w:r>
      <w:r w:rsidR="00057EFB">
        <w:t>n</w:t>
      </w:r>
      <w:r>
        <w:t xml:space="preserve"> Autoencoder to carry out the jobs of both the Level-1 trigger and the </w:t>
      </w:r>
      <w:r w:rsidR="00057EFB">
        <w:t>High-Level</w:t>
      </w:r>
      <w:r>
        <w:t xml:space="preserve"> trigger.</w:t>
      </w:r>
    </w:p>
    <w:p w14:paraId="049D460D" w14:textId="049CEA1F" w:rsidR="003C648C" w:rsidRDefault="00057EFB" w:rsidP="003D618F">
      <w:pPr>
        <w:pStyle w:val="ListParagraph"/>
        <w:numPr>
          <w:ilvl w:val="0"/>
          <w:numId w:val="13"/>
        </w:numPr>
      </w:pPr>
      <w:r>
        <w:t>Extreme Gradient Boosting Regressor algorithms can be explored as well. (</w:t>
      </w:r>
      <w:proofErr w:type="spellStart"/>
      <w:r>
        <w:t>XGBoost</w:t>
      </w:r>
      <w:proofErr w:type="spellEnd"/>
      <w:r>
        <w:t>)</w:t>
      </w:r>
    </w:p>
    <w:p w14:paraId="326F00DD" w14:textId="5A313804" w:rsidR="00F74BFD" w:rsidRDefault="00F74BFD" w:rsidP="00C735AB"/>
    <w:p w14:paraId="2D3ECA2B" w14:textId="5CDEAFDB" w:rsidR="00C735AB" w:rsidRDefault="00C735AB" w:rsidP="00C735AB"/>
    <w:p w14:paraId="660D5566" w14:textId="57C551D7" w:rsidR="00C735AB" w:rsidRDefault="00C735AB" w:rsidP="00C735AB"/>
    <w:p w14:paraId="47E19041" w14:textId="5C14252A" w:rsidR="00C735AB" w:rsidRDefault="00C735AB" w:rsidP="00C735AB"/>
    <w:p w14:paraId="0BE2A682" w14:textId="4BC14E7E" w:rsidR="00C735AB" w:rsidRDefault="00C735AB" w:rsidP="00C735AB"/>
    <w:p w14:paraId="51ED25EB" w14:textId="03C1229F" w:rsidR="00C735AB" w:rsidRDefault="00C735AB" w:rsidP="00C735AB"/>
    <w:p w14:paraId="2359D7E0" w14:textId="77777777" w:rsidR="00C735AB" w:rsidRPr="00F20328" w:rsidRDefault="00C735AB" w:rsidP="00C735AB"/>
    <w:p w14:paraId="10465D42" w14:textId="0F235326" w:rsidR="00CE1FC7" w:rsidRDefault="00AF49DF" w:rsidP="00347025">
      <w:pPr>
        <w:pStyle w:val="Heading1"/>
        <w:numPr>
          <w:ilvl w:val="0"/>
          <w:numId w:val="2"/>
        </w:numPr>
      </w:pPr>
      <w:bookmarkStart w:id="19" w:name="_Toc36496224"/>
      <w:r w:rsidRPr="00057EFB">
        <w:lastRenderedPageBreak/>
        <w:t>Project</w:t>
      </w:r>
      <w:r>
        <w:t xml:space="preserve"> Evaluation</w:t>
      </w:r>
      <w:bookmarkEnd w:id="19"/>
    </w:p>
    <w:p w14:paraId="5939847D" w14:textId="77777777" w:rsidR="004213BF" w:rsidRPr="004213BF" w:rsidRDefault="004213BF" w:rsidP="004213BF"/>
    <w:p w14:paraId="4ABFB50A" w14:textId="18B41A33" w:rsidR="00CE1FC7" w:rsidRDefault="00CE1FC7" w:rsidP="00347025">
      <w:pPr>
        <w:pStyle w:val="Heading2"/>
        <w:numPr>
          <w:ilvl w:val="1"/>
          <w:numId w:val="2"/>
        </w:numPr>
      </w:pPr>
      <w:bookmarkStart w:id="20" w:name="_Toc36496225"/>
      <w:r>
        <w:t>Neural Network</w:t>
      </w:r>
      <w:r w:rsidR="003F6AE5">
        <w:t>s</w:t>
      </w:r>
      <w:r w:rsidR="00057EFB">
        <w:t xml:space="preserve"> </w:t>
      </w:r>
      <w:r>
        <w:t>evaluation criterion</w:t>
      </w:r>
      <w:bookmarkEnd w:id="20"/>
    </w:p>
    <w:p w14:paraId="505DCF66" w14:textId="40BB3457" w:rsidR="00057EFB" w:rsidRDefault="00781C23" w:rsidP="00057EFB">
      <w:r>
        <w:t xml:space="preserve">Regression has its own criteria for evaluation. Regression tasks in machine learning make use of the following metrics of validation as evaluation of performances </w:t>
      </w:r>
      <w:r>
        <w:fldChar w:fldCharType="begin"/>
      </w:r>
      <w:r w:rsidR="00BF1ED8">
        <w:instrText xml:space="preserve"> ADDIN ZOTERO_ITEM CSL_CITATION {"citationID":"BumtHuGT","properties":{"formattedCitation":"[15]","plainCitation":"[15]","noteIndex":0},"citationItems":[{"id":316,"uris":["http://zotero.org/users/5874511/items/YW59CFQP"],"uri":["http://zotero.org/users/5874511/items/YW59CFQP"],"itemData":{"id":316,"type":"webpage","title":"3.3. Metrics and scoring: quantifying the quality of predictions — scikit-learn 0.22.2 documentation","URL":"https://scikit-learn.org/stable/modules/model_evaluation.html#regression-metrics","accessed":{"date-parts":[["2020",3,27]]}}}],"schema":"https://github.com/citation-style-language/schema/raw/master/csl-citation.json"} </w:instrText>
      </w:r>
      <w:r>
        <w:fldChar w:fldCharType="separate"/>
      </w:r>
      <w:r w:rsidR="00BF1ED8" w:rsidRPr="00BF1ED8">
        <w:rPr>
          <w:rFonts w:cs="Times New Roman"/>
        </w:rPr>
        <w:t>[15]</w:t>
      </w:r>
      <w:r>
        <w:fldChar w:fldCharType="end"/>
      </w:r>
      <w:r>
        <w:t>.</w:t>
      </w:r>
      <w:r w:rsidR="00347025">
        <w:t xml:space="preserve"> These are the evaluation metrics mentioned in the sci kit learn documentation for regression tasks.</w:t>
      </w:r>
    </w:p>
    <w:p w14:paraId="68D3C0A0" w14:textId="77777777" w:rsidR="003C648C" w:rsidRDefault="003C648C" w:rsidP="00057EFB"/>
    <w:p w14:paraId="340AD204" w14:textId="6D6B692B" w:rsidR="00781C23" w:rsidRDefault="00781C23" w:rsidP="00781C23">
      <w:pPr>
        <w:pStyle w:val="ListParagraph"/>
        <w:numPr>
          <w:ilvl w:val="0"/>
          <w:numId w:val="14"/>
        </w:numPr>
      </w:pPr>
      <w:r>
        <w:t>Explained variance score</w:t>
      </w:r>
    </w:p>
    <w:p w14:paraId="4CAE8D9B" w14:textId="6F6F5C1C" w:rsidR="00781C23" w:rsidRDefault="00781C23" w:rsidP="00781C23">
      <w:pPr>
        <w:pStyle w:val="ListParagraph"/>
        <w:numPr>
          <w:ilvl w:val="0"/>
          <w:numId w:val="14"/>
        </w:numPr>
      </w:pPr>
      <w:r>
        <w:t>Max error</w:t>
      </w:r>
    </w:p>
    <w:p w14:paraId="1E2D9ADB" w14:textId="41EB665A" w:rsidR="00781C23" w:rsidRDefault="00781C23" w:rsidP="00781C23">
      <w:pPr>
        <w:pStyle w:val="ListParagraph"/>
        <w:numPr>
          <w:ilvl w:val="0"/>
          <w:numId w:val="14"/>
        </w:numPr>
      </w:pPr>
      <w:r>
        <w:t>Mean absolute error</w:t>
      </w:r>
    </w:p>
    <w:p w14:paraId="7EC26A9A" w14:textId="2471675E" w:rsidR="00781C23" w:rsidRDefault="00781C23" w:rsidP="00781C23">
      <w:pPr>
        <w:pStyle w:val="ListParagraph"/>
        <w:numPr>
          <w:ilvl w:val="0"/>
          <w:numId w:val="14"/>
        </w:numPr>
      </w:pPr>
      <w:r>
        <w:t>Mean squared error</w:t>
      </w:r>
    </w:p>
    <w:p w14:paraId="2D97426A" w14:textId="590AB803" w:rsidR="00781C23" w:rsidRDefault="00781C23" w:rsidP="00781C23">
      <w:pPr>
        <w:pStyle w:val="ListParagraph"/>
        <w:numPr>
          <w:ilvl w:val="0"/>
          <w:numId w:val="14"/>
        </w:numPr>
      </w:pPr>
      <w:r>
        <w:t>Mean squared log error</w:t>
      </w:r>
    </w:p>
    <w:p w14:paraId="0B421F3D" w14:textId="3CE8A47A" w:rsidR="00781C23" w:rsidRDefault="00781C23" w:rsidP="00781C23">
      <w:pPr>
        <w:pStyle w:val="ListParagraph"/>
        <w:numPr>
          <w:ilvl w:val="0"/>
          <w:numId w:val="14"/>
        </w:numPr>
      </w:pPr>
      <w:r>
        <w:t>r</w:t>
      </w:r>
      <w:r w:rsidRPr="00781C23">
        <w:rPr>
          <w:vertAlign w:val="superscript"/>
        </w:rPr>
        <w:t>2</w:t>
      </w:r>
      <w:r>
        <w:t xml:space="preserve"> score</w:t>
      </w:r>
    </w:p>
    <w:p w14:paraId="43FABC74" w14:textId="2AADECD4" w:rsidR="00781C23" w:rsidRDefault="00781C23" w:rsidP="00781C23">
      <w:pPr>
        <w:pStyle w:val="ListParagraph"/>
        <w:numPr>
          <w:ilvl w:val="0"/>
          <w:numId w:val="14"/>
        </w:numPr>
      </w:pPr>
      <w:r>
        <w:t xml:space="preserve">Mean </w:t>
      </w:r>
      <w:proofErr w:type="spellStart"/>
      <w:r>
        <w:t>poisson</w:t>
      </w:r>
      <w:proofErr w:type="spellEnd"/>
      <w:r>
        <w:t xml:space="preserve"> deviance</w:t>
      </w:r>
    </w:p>
    <w:p w14:paraId="6D634652" w14:textId="1D222979" w:rsidR="00781C23" w:rsidRDefault="00781C23" w:rsidP="00781C23">
      <w:pPr>
        <w:pStyle w:val="ListParagraph"/>
        <w:numPr>
          <w:ilvl w:val="0"/>
          <w:numId w:val="14"/>
        </w:numPr>
      </w:pPr>
      <w:r>
        <w:t>Mean gamma deviance</w:t>
      </w:r>
    </w:p>
    <w:p w14:paraId="429DBFFA" w14:textId="2F81B8ED" w:rsidR="00781C23" w:rsidRDefault="00781C23" w:rsidP="00781C23">
      <w:pPr>
        <w:pStyle w:val="ListParagraph"/>
        <w:numPr>
          <w:ilvl w:val="0"/>
          <w:numId w:val="14"/>
        </w:numPr>
      </w:pPr>
      <w:r>
        <w:t xml:space="preserve">Mean </w:t>
      </w:r>
      <w:proofErr w:type="spellStart"/>
      <w:r>
        <w:t>tweedie</w:t>
      </w:r>
      <w:proofErr w:type="spellEnd"/>
      <w:r>
        <w:t xml:space="preserve"> deviance</w:t>
      </w:r>
    </w:p>
    <w:p w14:paraId="665455A7" w14:textId="77777777" w:rsidR="00347025" w:rsidRPr="00057EFB" w:rsidRDefault="00347025" w:rsidP="00347025"/>
    <w:p w14:paraId="35BB3C3C" w14:textId="1EE33170" w:rsidR="00CE1FC7" w:rsidRDefault="00CE1FC7" w:rsidP="00347025">
      <w:pPr>
        <w:pStyle w:val="Heading2"/>
        <w:numPr>
          <w:ilvl w:val="1"/>
          <w:numId w:val="2"/>
        </w:numPr>
      </w:pPr>
      <w:bookmarkStart w:id="21" w:name="_Toc36496226"/>
      <w:r>
        <w:t xml:space="preserve">Project Evaluation </w:t>
      </w:r>
      <w:r w:rsidR="00E879AC">
        <w:t>c</w:t>
      </w:r>
      <w:r>
        <w:t>riterion</w:t>
      </w:r>
      <w:bookmarkEnd w:id="21"/>
    </w:p>
    <w:p w14:paraId="0CEC4F89" w14:textId="113CC449" w:rsidR="00781C23" w:rsidRDefault="00781C23" w:rsidP="00781C23">
      <w:r>
        <w:t xml:space="preserve">The project has its own evaluation criteria as mentioned in the </w:t>
      </w:r>
      <w:r w:rsidR="00347025">
        <w:t>project task description.</w:t>
      </w:r>
    </w:p>
    <w:p w14:paraId="6342F19E" w14:textId="1B4252B4" w:rsidR="00347025" w:rsidRDefault="00347025" w:rsidP="00347025">
      <w:pPr>
        <w:pStyle w:val="ListParagraph"/>
        <w:numPr>
          <w:ilvl w:val="0"/>
          <w:numId w:val="15"/>
        </w:numPr>
      </w:pPr>
      <w:r>
        <w:t>Functional prototype emulator for level-1 trigger using FCNN</w:t>
      </w:r>
    </w:p>
    <w:p w14:paraId="5A6B9656" w14:textId="7689CF0A" w:rsidR="00347025" w:rsidRDefault="00347025" w:rsidP="00347025">
      <w:pPr>
        <w:pStyle w:val="ListParagraph"/>
        <w:numPr>
          <w:ilvl w:val="0"/>
          <w:numId w:val="15"/>
        </w:numPr>
      </w:pPr>
      <w:r>
        <w:t>Functional prototype emulator for level-1 trigger using CNN and GNN</w:t>
      </w:r>
    </w:p>
    <w:p w14:paraId="2BFBD6E0" w14:textId="6780E7A3" w:rsidR="003C648C" w:rsidRDefault="00347025" w:rsidP="003C648C">
      <w:pPr>
        <w:pStyle w:val="ListParagraph"/>
        <w:numPr>
          <w:ilvl w:val="0"/>
          <w:numId w:val="15"/>
        </w:numPr>
      </w:pPr>
      <w:r>
        <w:t>Benchmarks of deep network model inference for muon momentum regression for prompt and displaced muons.</w:t>
      </w:r>
    </w:p>
    <w:p w14:paraId="574351BF" w14:textId="77777777" w:rsidR="00F74BFD" w:rsidRPr="004213BF" w:rsidRDefault="00F74BFD" w:rsidP="00F74BFD">
      <w:pPr>
        <w:ind w:left="360"/>
      </w:pPr>
    </w:p>
    <w:p w14:paraId="3DB54D0F" w14:textId="35AFAD99" w:rsidR="00D139E4" w:rsidRDefault="00CE1FC7" w:rsidP="00326F34">
      <w:pPr>
        <w:pStyle w:val="Heading1"/>
        <w:numPr>
          <w:ilvl w:val="0"/>
          <w:numId w:val="2"/>
        </w:numPr>
      </w:pPr>
      <w:bookmarkStart w:id="22" w:name="_Toc36496227"/>
      <w:r w:rsidRPr="00057EFB">
        <w:t>Deliverable</w:t>
      </w:r>
      <w:r>
        <w:t xml:space="preserve"> Artifacts</w:t>
      </w:r>
      <w:bookmarkEnd w:id="22"/>
    </w:p>
    <w:p w14:paraId="2FA38AD8" w14:textId="77777777" w:rsidR="00D139E4" w:rsidRPr="00D139E4" w:rsidRDefault="00D139E4" w:rsidP="00D139E4"/>
    <w:p w14:paraId="19CAD13C" w14:textId="38162526" w:rsidR="00326F34" w:rsidRDefault="00326F34" w:rsidP="00326F34">
      <w:r>
        <w:t>The following are deliverable artifacts from this project</w:t>
      </w:r>
    </w:p>
    <w:p w14:paraId="1722A596" w14:textId="692178B2" w:rsidR="00326F34" w:rsidRDefault="00326F34" w:rsidP="00326F34">
      <w:pPr>
        <w:pStyle w:val="ListParagraph"/>
        <w:numPr>
          <w:ilvl w:val="0"/>
          <w:numId w:val="16"/>
        </w:numPr>
      </w:pPr>
      <w:r>
        <w:t>Prototype emulator for level-1 trigger task of muon momentum</w:t>
      </w:r>
    </w:p>
    <w:p w14:paraId="44203BA6" w14:textId="551CFB5E" w:rsidR="00326F34" w:rsidRDefault="00326F34" w:rsidP="00326F34">
      <w:pPr>
        <w:pStyle w:val="ListParagraph"/>
        <w:numPr>
          <w:ilvl w:val="0"/>
          <w:numId w:val="16"/>
        </w:numPr>
      </w:pPr>
      <w:r>
        <w:t>Report on functional benchmarks for inference speed and accuracy of deep neural models.</w:t>
      </w:r>
    </w:p>
    <w:p w14:paraId="53E41DF0" w14:textId="1AE72335" w:rsidR="00326F34" w:rsidRDefault="00326F34" w:rsidP="00326F34">
      <w:pPr>
        <w:pStyle w:val="ListParagraph"/>
        <w:numPr>
          <w:ilvl w:val="0"/>
          <w:numId w:val="16"/>
        </w:numPr>
      </w:pPr>
      <w:r>
        <w:t xml:space="preserve">Documentation for the developed artifacts. </w:t>
      </w:r>
    </w:p>
    <w:p w14:paraId="303E5F54" w14:textId="6D737911" w:rsidR="00326F34" w:rsidRDefault="00326F34" w:rsidP="00326F34">
      <w:pPr>
        <w:pStyle w:val="ListParagraph"/>
        <w:numPr>
          <w:ilvl w:val="0"/>
          <w:numId w:val="16"/>
        </w:numPr>
      </w:pPr>
      <w:r>
        <w:t>Starting guide to facilitate the use of emulator.</w:t>
      </w:r>
    </w:p>
    <w:p w14:paraId="01F8820E" w14:textId="0EF5CD91" w:rsidR="003D618F" w:rsidRDefault="003D618F" w:rsidP="003D618F"/>
    <w:p w14:paraId="06DBDEEA" w14:textId="77777777" w:rsidR="0055729C" w:rsidRDefault="0055729C" w:rsidP="003D618F"/>
    <w:p w14:paraId="45675925" w14:textId="4C0A7F2B" w:rsidR="003D618F" w:rsidRDefault="003D618F" w:rsidP="003D618F">
      <w:pPr>
        <w:pStyle w:val="Heading1"/>
        <w:numPr>
          <w:ilvl w:val="0"/>
          <w:numId w:val="2"/>
        </w:numPr>
      </w:pPr>
      <w:bookmarkStart w:id="23" w:name="_Toc36496228"/>
      <w:r>
        <w:lastRenderedPageBreak/>
        <w:t>Mentor Communication</w:t>
      </w:r>
      <w:bookmarkEnd w:id="23"/>
    </w:p>
    <w:p w14:paraId="49BD7979" w14:textId="7550D2FB" w:rsidR="003D618F" w:rsidRDefault="003D618F" w:rsidP="003D618F"/>
    <w:p w14:paraId="4D55C626" w14:textId="4AC51B1E" w:rsidR="003D618F" w:rsidRDefault="003D618F" w:rsidP="003D618F">
      <w:pPr>
        <w:pStyle w:val="ListParagraph"/>
        <w:numPr>
          <w:ilvl w:val="0"/>
          <w:numId w:val="22"/>
        </w:numPr>
      </w:pPr>
      <w:r>
        <w:t>Mar 27</w:t>
      </w:r>
      <w:r w:rsidRPr="003D618F">
        <w:rPr>
          <w:vertAlign w:val="superscript"/>
        </w:rPr>
        <w:t>th</w:t>
      </w:r>
      <w:r>
        <w:t xml:space="preserve"> 2020. I sent the mentors first draft of the proposal to get their feedback and subsequently requested feedback from Sergei </w:t>
      </w:r>
      <w:proofErr w:type="spellStart"/>
      <w:r>
        <w:t>Gleyzer</w:t>
      </w:r>
      <w:proofErr w:type="spellEnd"/>
      <w:r>
        <w:t xml:space="preserve"> and Ali Hariri. They also gave me some tasks to be done.</w:t>
      </w:r>
    </w:p>
    <w:p w14:paraId="76D10332" w14:textId="60BE9A8B" w:rsidR="003D618F" w:rsidRDefault="003D618F" w:rsidP="003D618F">
      <w:pPr>
        <w:pStyle w:val="ListParagraph"/>
        <w:numPr>
          <w:ilvl w:val="0"/>
          <w:numId w:val="22"/>
        </w:numPr>
      </w:pPr>
      <w:r>
        <w:t>On Mar</w:t>
      </w:r>
      <w:r w:rsidR="00D3065B">
        <w:t>ch</w:t>
      </w:r>
      <w:r>
        <w:t xml:space="preserve"> 28</w:t>
      </w:r>
      <w:r w:rsidRPr="003D618F">
        <w:rPr>
          <w:vertAlign w:val="superscript"/>
        </w:rPr>
        <w:t>th</w:t>
      </w:r>
      <w:r>
        <w:t xml:space="preserve"> I clarified tasks submission details from them again and requested a clarification in the task. </w:t>
      </w:r>
    </w:p>
    <w:p w14:paraId="38BACF8F" w14:textId="5462A8F0" w:rsidR="003D618F" w:rsidRDefault="003D618F" w:rsidP="003D618F">
      <w:pPr>
        <w:pStyle w:val="ListParagraph"/>
        <w:numPr>
          <w:ilvl w:val="0"/>
          <w:numId w:val="22"/>
        </w:numPr>
      </w:pPr>
      <w:r>
        <w:t>On Mar</w:t>
      </w:r>
      <w:r w:rsidR="00D3065B">
        <w:t xml:space="preserve">ch </w:t>
      </w:r>
      <w:r>
        <w:t>29</w:t>
      </w:r>
      <w:r w:rsidRPr="003D618F">
        <w:rPr>
          <w:vertAlign w:val="superscript"/>
        </w:rPr>
        <w:t>th</w:t>
      </w:r>
      <w:r>
        <w:t xml:space="preserve"> Ali Hariri replied with a well-advised feedback on the datasets, Sergei </w:t>
      </w:r>
      <w:proofErr w:type="spellStart"/>
      <w:r>
        <w:t>Gleyzer</w:t>
      </w:r>
      <w:proofErr w:type="spellEnd"/>
      <w:r>
        <w:t xml:space="preserve"> clarified my doubt on a physics theory, and gave a general overview of the project </w:t>
      </w:r>
      <w:r w:rsidR="00D3065B">
        <w:t xml:space="preserve">in the </w:t>
      </w:r>
      <w:r w:rsidR="00F74BFD">
        <w:t>draft</w:t>
      </w:r>
      <w:r>
        <w:t xml:space="preserve"> proposal.</w:t>
      </w:r>
    </w:p>
    <w:p w14:paraId="29147095" w14:textId="4A2D2D9A" w:rsidR="00D3065B" w:rsidRDefault="00D3065B" w:rsidP="003D618F">
      <w:pPr>
        <w:pStyle w:val="ListParagraph"/>
        <w:numPr>
          <w:ilvl w:val="0"/>
          <w:numId w:val="22"/>
        </w:numPr>
      </w:pPr>
      <w:r>
        <w:t>On March 30</w:t>
      </w:r>
      <w:r w:rsidRPr="00D3065B">
        <w:rPr>
          <w:vertAlign w:val="superscript"/>
        </w:rPr>
        <w:t>th</w:t>
      </w:r>
      <w:r>
        <w:t xml:space="preserve"> I completed the 3 tasks assigned to me and submitted them to my </w:t>
      </w:r>
      <w:proofErr w:type="spellStart"/>
      <w:r>
        <w:t>github</w:t>
      </w:r>
      <w:proofErr w:type="spellEnd"/>
      <w:r>
        <w:t xml:space="preserve"> repository</w:t>
      </w:r>
      <w:r w:rsidR="00CB443E">
        <w:t xml:space="preserve"> </w:t>
      </w:r>
      <w:hyperlink r:id="rId19" w:history="1">
        <w:r w:rsidR="00CB443E" w:rsidRPr="00CB443E">
          <w:rPr>
            <w:rStyle w:val="Hyperlink"/>
          </w:rPr>
          <w:t>link</w:t>
        </w:r>
      </w:hyperlink>
      <w:r w:rsidR="00CB443E">
        <w:t>.</w:t>
      </w:r>
    </w:p>
    <w:p w14:paraId="423B42D0" w14:textId="5C7615C0" w:rsidR="00F74BFD" w:rsidRDefault="00F74BFD" w:rsidP="003D618F">
      <w:pPr>
        <w:pStyle w:val="ListParagraph"/>
        <w:numPr>
          <w:ilvl w:val="0"/>
          <w:numId w:val="22"/>
        </w:numPr>
      </w:pPr>
      <w:r>
        <w:t>On March 30</w:t>
      </w:r>
      <w:r w:rsidRPr="00F74BFD">
        <w:rPr>
          <w:vertAlign w:val="superscript"/>
        </w:rPr>
        <w:t>th</w:t>
      </w:r>
      <w:r>
        <w:t xml:space="preserve"> I received feedback on my draft from the mentor Ali and I was able to </w:t>
      </w:r>
      <w:proofErr w:type="spellStart"/>
      <w:r>
        <w:t>finalise</w:t>
      </w:r>
      <w:proofErr w:type="spellEnd"/>
      <w:r>
        <w:t xml:space="preserve"> the submission copy</w:t>
      </w:r>
      <w:r w:rsidR="009F676D">
        <w:t>.</w:t>
      </w:r>
    </w:p>
    <w:p w14:paraId="1CEA95DB" w14:textId="42AF6B7E" w:rsidR="00F74BFD" w:rsidRDefault="00F74BFD" w:rsidP="00F74BFD"/>
    <w:p w14:paraId="5EBBA2A1" w14:textId="4EE97141" w:rsidR="00F74BFD" w:rsidRDefault="00F74BFD" w:rsidP="00F74BFD">
      <w:pPr>
        <w:pStyle w:val="Heading1"/>
        <w:numPr>
          <w:ilvl w:val="0"/>
          <w:numId w:val="2"/>
        </w:numPr>
      </w:pPr>
      <w:bookmarkStart w:id="24" w:name="_Toc36496229"/>
      <w:r>
        <w:t>Results to the Particle Physics community</w:t>
      </w:r>
      <w:bookmarkEnd w:id="24"/>
    </w:p>
    <w:p w14:paraId="6CAAA832" w14:textId="6A038158" w:rsidR="00F74BFD" w:rsidRDefault="00F74BFD" w:rsidP="00F74BFD"/>
    <w:p w14:paraId="2385FE7D" w14:textId="4F038C37" w:rsidR="00F74BFD" w:rsidRPr="00F74BFD" w:rsidRDefault="009F676D" w:rsidP="00F74BFD">
      <w:r>
        <w:t xml:space="preserve">This project is to principally make an emulator for the level-1 trigger for the CMS experiment. This prototype will help the physicists and engineers to carry out tests without actually expediting the cumbersome process of deploying the particle accelerator for a simple task of ratifying the software. This project will also be giving a report on the performance benchmarks of various models such as FCNN, CNN, and GNN in addition to decision trees. </w:t>
      </w:r>
    </w:p>
    <w:p w14:paraId="560D45CE" w14:textId="77777777" w:rsidR="003C648C" w:rsidRPr="00326F34" w:rsidRDefault="003C648C" w:rsidP="003C648C"/>
    <w:p w14:paraId="2020D361" w14:textId="1A31D727" w:rsidR="00CE1FC7" w:rsidRDefault="00CE1FC7" w:rsidP="00347025">
      <w:pPr>
        <w:pStyle w:val="Heading1"/>
        <w:numPr>
          <w:ilvl w:val="0"/>
          <w:numId w:val="2"/>
        </w:numPr>
      </w:pPr>
      <w:bookmarkStart w:id="25" w:name="_Toc36496230"/>
      <w:r>
        <w:t>Other Commitments</w:t>
      </w:r>
      <w:bookmarkEnd w:id="25"/>
    </w:p>
    <w:p w14:paraId="57F06FF6" w14:textId="77777777" w:rsidR="00411817" w:rsidRPr="00411817" w:rsidRDefault="00411817" w:rsidP="00411817"/>
    <w:p w14:paraId="2FC42312" w14:textId="28AE8E80" w:rsidR="00411817" w:rsidRDefault="00147ADE" w:rsidP="00411817">
      <w:r>
        <w:t>I</w:t>
      </w:r>
      <w:r w:rsidR="00411817">
        <w:t xml:space="preserve">n the </w:t>
      </w:r>
      <w:r w:rsidR="00347025">
        <w:t>2</w:t>
      </w:r>
      <w:r w:rsidR="00347025" w:rsidRPr="00347025">
        <w:rPr>
          <w:vertAlign w:val="superscript"/>
        </w:rPr>
        <w:t>nd</w:t>
      </w:r>
      <w:r w:rsidR="00347025">
        <w:t xml:space="preserve"> </w:t>
      </w:r>
      <w:r w:rsidR="00411817">
        <w:t>week of August</w:t>
      </w:r>
      <w:r>
        <w:t>,</w:t>
      </w:r>
      <w:r w:rsidR="00411817">
        <w:t xml:space="preserve"> I will be traveling to a conference </w:t>
      </w:r>
      <w:r>
        <w:t>at</w:t>
      </w:r>
      <w:r w:rsidR="00411817">
        <w:t xml:space="preserve"> </w:t>
      </w:r>
      <w:r>
        <w:t xml:space="preserve">the </w:t>
      </w:r>
      <w:r w:rsidR="00411817">
        <w:t xml:space="preserve">University of Oxford to present my paper. I would be unavailable for about a week. </w:t>
      </w:r>
      <w:r>
        <w:t>T</w:t>
      </w:r>
      <w:r w:rsidR="00411817">
        <w:t>o compensate for that, I will begin my testing and ratification a week earlier, parallelly getting feedback from the mentors.</w:t>
      </w:r>
      <w:r>
        <w:t xml:space="preserve"> I will start working on the project a week before the community bonding period ends</w:t>
      </w:r>
      <w:r w:rsidR="00E8537A">
        <w:t>.</w:t>
      </w:r>
      <w:bookmarkStart w:id="26" w:name="_GoBack"/>
      <w:bookmarkEnd w:id="26"/>
    </w:p>
    <w:p w14:paraId="7EB1873E" w14:textId="3C036311" w:rsidR="00300BE0" w:rsidRDefault="00147ADE" w:rsidP="00411817">
      <w:r>
        <w:t>Besides</w:t>
      </w:r>
      <w:r w:rsidR="00411817">
        <w:t>, I will have a cushioning week as specified in the timelines below to do any remaining tasks.</w:t>
      </w:r>
      <w:r w:rsidR="00394C54">
        <w:t xml:space="preserve"> Other than the above I do not have any upcoming deadlines, and I can fully commit myself to the project</w:t>
      </w:r>
      <w:r w:rsidR="0055729C">
        <w:t>.</w:t>
      </w:r>
    </w:p>
    <w:p w14:paraId="755A156B" w14:textId="2595F7FB" w:rsidR="00300BE0" w:rsidRDefault="00300BE0" w:rsidP="00411817"/>
    <w:p w14:paraId="05572763" w14:textId="3E936900" w:rsidR="00300BE0" w:rsidRDefault="00300BE0" w:rsidP="00411817"/>
    <w:p w14:paraId="382FF912" w14:textId="77777777" w:rsidR="00300BE0" w:rsidRPr="00411817" w:rsidRDefault="00300BE0" w:rsidP="00411817"/>
    <w:p w14:paraId="64AFFEE4" w14:textId="5C7D4371" w:rsidR="00CE1FC7" w:rsidRDefault="00CE1FC7" w:rsidP="00347025">
      <w:pPr>
        <w:pStyle w:val="Heading1"/>
        <w:numPr>
          <w:ilvl w:val="0"/>
          <w:numId w:val="2"/>
        </w:numPr>
      </w:pPr>
      <w:bookmarkStart w:id="27" w:name="_Toc36496231"/>
      <w:r w:rsidRPr="00057EFB">
        <w:lastRenderedPageBreak/>
        <w:t>Timeline</w:t>
      </w:r>
      <w:r w:rsidRPr="00AB6DCB">
        <w:t>s</w:t>
      </w:r>
      <w:bookmarkEnd w:id="27"/>
    </w:p>
    <w:p w14:paraId="4C912848" w14:textId="77777777" w:rsidR="002B719F" w:rsidRPr="002B719F" w:rsidRDefault="002B719F" w:rsidP="002B719F"/>
    <w:p w14:paraId="628D704F" w14:textId="116C7627" w:rsidR="002B719F" w:rsidRPr="002B719F" w:rsidRDefault="002B719F" w:rsidP="002B719F">
      <w:pPr>
        <w:pStyle w:val="Heading2"/>
        <w:numPr>
          <w:ilvl w:val="1"/>
          <w:numId w:val="2"/>
        </w:numPr>
      </w:pPr>
      <w:bookmarkStart w:id="28" w:name="_Toc36496232"/>
      <w:r>
        <w:t>Summarized Timeline</w:t>
      </w:r>
      <w:bookmarkEnd w:id="28"/>
    </w:p>
    <w:p w14:paraId="5F019567" w14:textId="13EA5A46" w:rsidR="00411817" w:rsidRDefault="00F76E11" w:rsidP="00411817">
      <w:r w:rsidRPr="00F76E11">
        <w:t>I have compartmentalized the task into sub</w:t>
      </w:r>
      <w:r w:rsidR="00057EFB">
        <w:t>-</w:t>
      </w:r>
      <w:r w:rsidRPr="00F76E11">
        <w:t>tasks, based on the evaluations for easy comprehension.</w:t>
      </w:r>
      <w:r w:rsidR="003A6456" w:rsidRPr="003A6456">
        <w:rPr>
          <w:rFonts w:eastAsia="Times New Roman" w:cs="Times New Roman"/>
          <w:color w:val="202124"/>
          <w:szCs w:val="24"/>
          <w:highlight w:val="white"/>
        </w:rPr>
        <w:t xml:space="preserve"> </w:t>
      </w:r>
      <w:r w:rsidR="003A6456">
        <w:rPr>
          <w:rFonts w:eastAsia="Times New Roman" w:cs="Times New Roman"/>
          <w:color w:val="202124"/>
          <w:szCs w:val="24"/>
          <w:highlight w:val="white"/>
        </w:rPr>
        <w:t>Before the first evaluation officially we have 5 weeks, however since I will be starting a week earlier,</w:t>
      </w:r>
      <w:r w:rsidRPr="00F76E11">
        <w:t xml:space="preserve"> I hope to finish the set of objectives as shown below.</w:t>
      </w:r>
      <w:r w:rsidR="00372134">
        <w:t xml:space="preserve"> </w:t>
      </w:r>
    </w:p>
    <w:p w14:paraId="27A0146F" w14:textId="759A192A" w:rsidR="00F76E11" w:rsidRDefault="00F76E11" w:rsidP="00B93A77">
      <w:pPr>
        <w:pStyle w:val="ListParagraph"/>
        <w:numPr>
          <w:ilvl w:val="0"/>
          <w:numId w:val="5"/>
        </w:numPr>
      </w:pPr>
      <w:r>
        <w:t xml:space="preserve">First Evaluation – </w:t>
      </w:r>
      <w:r w:rsidR="003A6456">
        <w:t xml:space="preserve">Benchmark various assorted algorithms for muon momentum estimation regression, research and develop a suitable compression algorithm for the deep neural model. </w:t>
      </w:r>
      <w:r w:rsidR="003A6456">
        <w:rPr>
          <w:b/>
        </w:rPr>
        <w:t>(5 + 1 weeks – starting 1 week earlier)</w:t>
      </w:r>
    </w:p>
    <w:p w14:paraId="21A8EC0C" w14:textId="5C1101A2" w:rsidR="00F76E11" w:rsidRDefault="00F76E11" w:rsidP="00B93A77">
      <w:pPr>
        <w:pStyle w:val="ListParagraph"/>
        <w:numPr>
          <w:ilvl w:val="0"/>
          <w:numId w:val="5"/>
        </w:numPr>
      </w:pPr>
      <w:r>
        <w:t xml:space="preserve">Second Evaluation – </w:t>
      </w:r>
      <w:r w:rsidR="003A6456">
        <w:t xml:space="preserve">Contd. research and develop a suitable compression algorithm for the deep neural model, Prototype emulator for the inference. </w:t>
      </w:r>
      <w:r w:rsidR="003A6456">
        <w:rPr>
          <w:b/>
        </w:rPr>
        <w:t>(3 weeks)</w:t>
      </w:r>
    </w:p>
    <w:p w14:paraId="78EC0F46" w14:textId="20B4CEE6" w:rsidR="00CB443E" w:rsidRDefault="00F76E11" w:rsidP="00F74BFD">
      <w:pPr>
        <w:pStyle w:val="ListParagraph"/>
        <w:numPr>
          <w:ilvl w:val="0"/>
          <w:numId w:val="5"/>
        </w:numPr>
      </w:pPr>
      <w:r>
        <w:t xml:space="preserve">Final Evaluation – </w:t>
      </w:r>
      <w:r w:rsidR="003A6456">
        <w:t xml:space="preserve">Contd. Prototype emulator for the inference, Starting guides for the emulator for inference. </w:t>
      </w:r>
      <w:r w:rsidR="003A6456">
        <w:rPr>
          <w:b/>
        </w:rPr>
        <w:t>(4 weeks)</w:t>
      </w:r>
    </w:p>
    <w:p w14:paraId="7563C34E" w14:textId="77777777" w:rsidR="00CB443E" w:rsidRPr="002B719F" w:rsidRDefault="00CB443E" w:rsidP="002B719F">
      <w:pPr>
        <w:pStyle w:val="ListParagraph"/>
      </w:pPr>
    </w:p>
    <w:p w14:paraId="329E42A7" w14:textId="6BAF0DA6" w:rsidR="002B719F" w:rsidRPr="003A6456" w:rsidRDefault="002B719F" w:rsidP="002B719F">
      <w:pPr>
        <w:pStyle w:val="Heading2"/>
        <w:numPr>
          <w:ilvl w:val="1"/>
          <w:numId w:val="2"/>
        </w:numPr>
      </w:pPr>
      <w:bookmarkStart w:id="29" w:name="_Toc36496233"/>
      <w:r>
        <w:t>Detailed Timeline</w:t>
      </w:r>
      <w:bookmarkEnd w:id="29"/>
    </w:p>
    <w:p w14:paraId="71E79BD1" w14:textId="40ACE8B9" w:rsidR="003A6456" w:rsidRPr="00411817" w:rsidRDefault="003A6456" w:rsidP="003A6456">
      <w:r>
        <w:t xml:space="preserve">Based on the </w:t>
      </w:r>
      <w:r w:rsidR="002B719F">
        <w:t xml:space="preserve">above </w:t>
      </w:r>
      <w:r>
        <w:t>is the detailed timeline</w:t>
      </w:r>
    </w:p>
    <w:p w14:paraId="5E28D421" w14:textId="5989926E" w:rsidR="00411817" w:rsidRDefault="003A6456" w:rsidP="00411817">
      <w:pPr>
        <w:rPr>
          <w:rFonts w:eastAsia="Times New Roman" w:cs="Times New Roman"/>
          <w:color w:val="202124"/>
          <w:szCs w:val="24"/>
          <w:highlight w:val="white"/>
        </w:rPr>
      </w:pPr>
      <w:r w:rsidRPr="002B719F">
        <w:rPr>
          <w:b/>
        </w:rPr>
        <w:t>Note-1</w:t>
      </w:r>
      <w:r>
        <w:t xml:space="preserve">: I will have one week for </w:t>
      </w:r>
      <w:r>
        <w:rPr>
          <w:rFonts w:eastAsia="Times New Roman" w:cs="Times New Roman"/>
          <w:color w:val="202124"/>
          <w:szCs w:val="24"/>
          <w:highlight w:val="white"/>
        </w:rPr>
        <w:t>introspection</w:t>
      </w:r>
      <w:r w:rsidR="002B719F">
        <w:rPr>
          <w:rFonts w:eastAsia="Times New Roman" w:cs="Times New Roman"/>
          <w:color w:val="202124"/>
          <w:szCs w:val="24"/>
          <w:highlight w:val="white"/>
        </w:rPr>
        <w:t xml:space="preserve"> before the first evaluation</w:t>
      </w:r>
      <w:r>
        <w:rPr>
          <w:rFonts w:eastAsia="Times New Roman" w:cs="Times New Roman"/>
          <w:color w:val="202124"/>
          <w:szCs w:val="24"/>
          <w:highlight w:val="white"/>
        </w:rPr>
        <w:t xml:space="preserve"> to think about the work done in the previous weeks to see if it can be improved.</w:t>
      </w:r>
    </w:p>
    <w:p w14:paraId="7C605565" w14:textId="3A7A6D70" w:rsidR="002B719F" w:rsidRDefault="003A6456" w:rsidP="00411817">
      <w:r w:rsidRPr="002B719F">
        <w:rPr>
          <w:b/>
        </w:rPr>
        <w:t>Note-2</w:t>
      </w:r>
      <w:r>
        <w:t>:</w:t>
      </w:r>
      <w:r w:rsidRPr="003A6456">
        <w:t xml:space="preserve"> </w:t>
      </w:r>
      <w:r>
        <w:t>I will be using Trello to keep track of my tasks unless specified otherwise.</w:t>
      </w:r>
    </w:p>
    <w:p w14:paraId="05C53D54" w14:textId="77777777" w:rsidR="003C648C" w:rsidRDefault="003C648C" w:rsidP="00411817"/>
    <w:p w14:paraId="03E09E78" w14:textId="01758DCC" w:rsidR="0012192A" w:rsidRDefault="00E103B6" w:rsidP="0012192A">
      <w:pPr>
        <w:pStyle w:val="ListParagraph"/>
        <w:numPr>
          <w:ilvl w:val="0"/>
          <w:numId w:val="17"/>
        </w:numPr>
      </w:pPr>
      <w:r>
        <w:t>First Evaluatio</w:t>
      </w:r>
      <w:r w:rsidR="0012192A">
        <w:t>n</w:t>
      </w:r>
    </w:p>
    <w:p w14:paraId="15CD81CF" w14:textId="695EFFD6" w:rsidR="0012192A" w:rsidRDefault="0012192A" w:rsidP="0012192A">
      <w:pPr>
        <w:pStyle w:val="ListParagraph"/>
        <w:numPr>
          <w:ilvl w:val="0"/>
          <w:numId w:val="19"/>
        </w:numPr>
      </w:pPr>
      <w:r>
        <w:t>Week 1 – investigate the existing code</w:t>
      </w:r>
      <w:r w:rsidR="002B719F">
        <w:t>base</w:t>
      </w:r>
      <w:r>
        <w:t xml:space="preserve">, explore how the codebase works </w:t>
      </w:r>
      <w:proofErr w:type="spellStart"/>
      <w:r>
        <w:t>skeumorphically</w:t>
      </w:r>
      <w:proofErr w:type="spellEnd"/>
      <w:r>
        <w:t xml:space="preserve"> with the CMS trigger.</w:t>
      </w:r>
    </w:p>
    <w:p w14:paraId="5F18F38B" w14:textId="208BE288" w:rsidR="0012192A" w:rsidRDefault="0012192A" w:rsidP="0012192A">
      <w:pPr>
        <w:pStyle w:val="ListParagraph"/>
        <w:numPr>
          <w:ilvl w:val="0"/>
          <w:numId w:val="19"/>
        </w:numPr>
      </w:pPr>
      <w:r>
        <w:t xml:space="preserve">Week 2 – research benchmarking metrics for various deep learning algorithms as a function of time </w:t>
      </w:r>
    </w:p>
    <w:p w14:paraId="1287BF52" w14:textId="20816774" w:rsidR="0012192A" w:rsidRDefault="0012192A" w:rsidP="0012192A">
      <w:pPr>
        <w:pStyle w:val="ListParagraph"/>
        <w:numPr>
          <w:ilvl w:val="0"/>
          <w:numId w:val="19"/>
        </w:numPr>
      </w:pPr>
      <w:r>
        <w:t xml:space="preserve">Week 3 – benchmark various deep learning algorithms as a function of time </w:t>
      </w:r>
    </w:p>
    <w:p w14:paraId="10849BB8" w14:textId="42316189" w:rsidR="0012192A" w:rsidRDefault="0012192A" w:rsidP="0012192A">
      <w:pPr>
        <w:pStyle w:val="ListParagraph"/>
        <w:numPr>
          <w:ilvl w:val="0"/>
          <w:numId w:val="19"/>
        </w:numPr>
      </w:pPr>
      <w:r>
        <w:t>Week 4 – introspection week</w:t>
      </w:r>
    </w:p>
    <w:p w14:paraId="7FFA0369" w14:textId="7F38A0B6" w:rsidR="003C648C" w:rsidRDefault="0012192A" w:rsidP="003C648C">
      <w:pPr>
        <w:pStyle w:val="ListParagraph"/>
        <w:numPr>
          <w:ilvl w:val="0"/>
          <w:numId w:val="19"/>
        </w:numPr>
      </w:pPr>
      <w:r>
        <w:t>Week 5,6 – research</w:t>
      </w:r>
      <w:r w:rsidR="002B719F" w:rsidRPr="002B719F">
        <w:t xml:space="preserve"> </w:t>
      </w:r>
      <w:r w:rsidR="002B719F">
        <w:t>and implementations of</w:t>
      </w:r>
      <w:r>
        <w:t xml:space="preserve"> deep neural model compression algorithms</w:t>
      </w:r>
    </w:p>
    <w:p w14:paraId="3A1C938E" w14:textId="4294EF45" w:rsidR="0012192A" w:rsidRDefault="0012192A" w:rsidP="0012192A">
      <w:pPr>
        <w:pStyle w:val="ListParagraph"/>
        <w:numPr>
          <w:ilvl w:val="0"/>
          <w:numId w:val="17"/>
        </w:numPr>
      </w:pPr>
      <w:r>
        <w:t>Second Evaluation</w:t>
      </w:r>
    </w:p>
    <w:p w14:paraId="66AC0195" w14:textId="25B6E684" w:rsidR="0012192A" w:rsidRDefault="0012192A" w:rsidP="0012192A">
      <w:pPr>
        <w:pStyle w:val="ListParagraph"/>
        <w:numPr>
          <w:ilvl w:val="0"/>
          <w:numId w:val="20"/>
        </w:numPr>
      </w:pPr>
      <w:r>
        <w:t xml:space="preserve">Week 1 – </w:t>
      </w:r>
      <w:r w:rsidR="002B719F">
        <w:t>contd. implementations of deep neural model compression algorithms</w:t>
      </w:r>
    </w:p>
    <w:p w14:paraId="0A7CA42D" w14:textId="61958C22" w:rsidR="0012192A" w:rsidRDefault="0012192A" w:rsidP="0012192A">
      <w:pPr>
        <w:pStyle w:val="ListParagraph"/>
        <w:numPr>
          <w:ilvl w:val="0"/>
          <w:numId w:val="20"/>
        </w:numPr>
      </w:pPr>
      <w:r>
        <w:t xml:space="preserve">Week 2 – </w:t>
      </w:r>
      <w:r w:rsidR="002B719F">
        <w:t>implement emulator prototype</w:t>
      </w:r>
    </w:p>
    <w:p w14:paraId="67E8F11B" w14:textId="4010E1AA" w:rsidR="003C648C" w:rsidRDefault="002B719F" w:rsidP="003C648C">
      <w:pPr>
        <w:pStyle w:val="ListParagraph"/>
        <w:numPr>
          <w:ilvl w:val="0"/>
          <w:numId w:val="20"/>
        </w:numPr>
      </w:pPr>
      <w:r>
        <w:t>Week 3 – contd. implement emulator prototype, begin writing starting guides</w:t>
      </w:r>
    </w:p>
    <w:p w14:paraId="461D32D7" w14:textId="6798C450" w:rsidR="0012192A" w:rsidRDefault="0012192A" w:rsidP="0012192A">
      <w:pPr>
        <w:pStyle w:val="ListParagraph"/>
        <w:numPr>
          <w:ilvl w:val="0"/>
          <w:numId w:val="17"/>
        </w:numPr>
      </w:pPr>
      <w:r>
        <w:t>Final Evaluation</w:t>
      </w:r>
    </w:p>
    <w:p w14:paraId="6AB0225A" w14:textId="68E75C9F" w:rsidR="0012192A" w:rsidRDefault="0012192A" w:rsidP="0012192A">
      <w:pPr>
        <w:pStyle w:val="ListParagraph"/>
        <w:numPr>
          <w:ilvl w:val="0"/>
          <w:numId w:val="21"/>
        </w:numPr>
      </w:pPr>
      <w:r>
        <w:t xml:space="preserve">Week 1 – </w:t>
      </w:r>
      <w:r w:rsidR="002B719F">
        <w:t xml:space="preserve">complete documentation and diagnostic reviews </w:t>
      </w:r>
    </w:p>
    <w:p w14:paraId="192CF69E" w14:textId="0216FD92" w:rsidR="0012192A" w:rsidRDefault="0012192A" w:rsidP="0012192A">
      <w:pPr>
        <w:pStyle w:val="ListParagraph"/>
        <w:numPr>
          <w:ilvl w:val="0"/>
          <w:numId w:val="21"/>
        </w:numPr>
      </w:pPr>
      <w:r>
        <w:t xml:space="preserve">Week 2 – complete starting guides </w:t>
      </w:r>
    </w:p>
    <w:p w14:paraId="794C54D2" w14:textId="77777777" w:rsidR="0012192A" w:rsidRDefault="0012192A" w:rsidP="0012192A">
      <w:pPr>
        <w:pStyle w:val="ListParagraph"/>
        <w:numPr>
          <w:ilvl w:val="0"/>
          <w:numId w:val="21"/>
        </w:numPr>
      </w:pPr>
      <w:r>
        <w:t>Week 3 – diagnose and complete the models and emulators for any discrepancies</w:t>
      </w:r>
    </w:p>
    <w:p w14:paraId="553CA1FC" w14:textId="207FE486" w:rsidR="00300BE0" w:rsidRDefault="0012192A" w:rsidP="00300BE0">
      <w:pPr>
        <w:pStyle w:val="ListParagraph"/>
        <w:numPr>
          <w:ilvl w:val="0"/>
          <w:numId w:val="21"/>
        </w:numPr>
      </w:pPr>
      <w:r>
        <w:t>Week 4 – additional week for cushioning any unforeseen issues</w:t>
      </w:r>
    </w:p>
    <w:p w14:paraId="1CAC1CB9" w14:textId="0C04A5E0" w:rsidR="002B719F" w:rsidRDefault="002B719F" w:rsidP="002B719F">
      <w:pPr>
        <w:pStyle w:val="Heading2"/>
        <w:numPr>
          <w:ilvl w:val="1"/>
          <w:numId w:val="2"/>
        </w:numPr>
      </w:pPr>
      <w:bookmarkStart w:id="30" w:name="_Toc36496234"/>
      <w:r>
        <w:lastRenderedPageBreak/>
        <w:t>Gantt Chart</w:t>
      </w:r>
      <w:bookmarkEnd w:id="30"/>
    </w:p>
    <w:p w14:paraId="61B59F92" w14:textId="77777777" w:rsidR="00EA0721" w:rsidRDefault="00EA0721" w:rsidP="00EA0721">
      <w:pPr>
        <w:keepNext/>
        <w:jc w:val="center"/>
      </w:pPr>
      <w:r>
        <w:rPr>
          <w:noProof/>
        </w:rPr>
        <w:drawing>
          <wp:inline distT="0" distB="0" distL="0" distR="0" wp14:anchorId="03B5D320" wp14:editId="4DC25536">
            <wp:extent cx="5936615" cy="2163445"/>
            <wp:effectExtent l="0" t="0" r="698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5" cy="2163445"/>
                    </a:xfrm>
                    <a:prstGeom prst="rect">
                      <a:avLst/>
                    </a:prstGeom>
                    <a:noFill/>
                    <a:ln>
                      <a:noFill/>
                    </a:ln>
                  </pic:spPr>
                </pic:pic>
              </a:graphicData>
            </a:graphic>
          </wp:inline>
        </w:drawing>
      </w:r>
    </w:p>
    <w:p w14:paraId="157DDA70" w14:textId="447CF07A" w:rsidR="00CB443E" w:rsidRDefault="00EA0721" w:rsidP="00300BE0">
      <w:pPr>
        <w:pStyle w:val="Caption"/>
        <w:jc w:val="center"/>
        <w:rPr>
          <w:i w:val="0"/>
          <w:color w:val="auto"/>
        </w:rPr>
      </w:pPr>
      <w:r w:rsidRPr="00EA0721">
        <w:rPr>
          <w:i w:val="0"/>
          <w:color w:val="auto"/>
        </w:rPr>
        <w:t xml:space="preserve">Figure </w:t>
      </w:r>
      <w:r w:rsidRPr="00EA0721">
        <w:rPr>
          <w:i w:val="0"/>
          <w:color w:val="auto"/>
        </w:rPr>
        <w:fldChar w:fldCharType="begin"/>
      </w:r>
      <w:r w:rsidRPr="00EA0721">
        <w:rPr>
          <w:i w:val="0"/>
          <w:color w:val="auto"/>
        </w:rPr>
        <w:instrText xml:space="preserve"> SEQ Figure \* ARABIC </w:instrText>
      </w:r>
      <w:r w:rsidRPr="00EA0721">
        <w:rPr>
          <w:i w:val="0"/>
          <w:color w:val="auto"/>
        </w:rPr>
        <w:fldChar w:fldCharType="separate"/>
      </w:r>
      <w:r w:rsidR="00424B74">
        <w:rPr>
          <w:i w:val="0"/>
          <w:noProof/>
          <w:color w:val="auto"/>
        </w:rPr>
        <w:t>5</w:t>
      </w:r>
      <w:r w:rsidRPr="00EA0721">
        <w:rPr>
          <w:i w:val="0"/>
          <w:color w:val="auto"/>
        </w:rPr>
        <w:fldChar w:fldCharType="end"/>
      </w:r>
      <w:r w:rsidRPr="00EA0721">
        <w:rPr>
          <w:i w:val="0"/>
          <w:color w:val="auto"/>
        </w:rPr>
        <w:t xml:space="preserve"> - Gannt Chart for the timeline</w:t>
      </w:r>
    </w:p>
    <w:p w14:paraId="5099BCFF" w14:textId="34F45D87" w:rsidR="00300BE0" w:rsidRDefault="00300BE0" w:rsidP="00300BE0"/>
    <w:p w14:paraId="1DB4C42F" w14:textId="3AD70522" w:rsidR="00300BE0" w:rsidRDefault="00300BE0" w:rsidP="00300BE0"/>
    <w:p w14:paraId="65ECBCD2" w14:textId="4614AB77" w:rsidR="00300BE0" w:rsidRDefault="00300BE0" w:rsidP="00300BE0"/>
    <w:p w14:paraId="2202D2A4" w14:textId="6157B252" w:rsidR="00300BE0" w:rsidRDefault="00300BE0" w:rsidP="00300BE0"/>
    <w:p w14:paraId="7C60DE55" w14:textId="2B3E6E52" w:rsidR="00300BE0" w:rsidRDefault="00300BE0" w:rsidP="00300BE0"/>
    <w:p w14:paraId="151B1AFB" w14:textId="4BE6C4D5" w:rsidR="00300BE0" w:rsidRDefault="00300BE0" w:rsidP="00300BE0"/>
    <w:p w14:paraId="6F19FB50" w14:textId="52CB2765" w:rsidR="00300BE0" w:rsidRDefault="00300BE0" w:rsidP="00300BE0"/>
    <w:p w14:paraId="56B326EE" w14:textId="31E95F1D" w:rsidR="00300BE0" w:rsidRDefault="00300BE0" w:rsidP="00300BE0"/>
    <w:p w14:paraId="60F2AF87" w14:textId="5944BFA2" w:rsidR="00300BE0" w:rsidRDefault="00300BE0" w:rsidP="00300BE0"/>
    <w:p w14:paraId="3D7891C7" w14:textId="557D56A9" w:rsidR="00300BE0" w:rsidRDefault="00300BE0" w:rsidP="00300BE0"/>
    <w:p w14:paraId="4472634B" w14:textId="7357FC2D" w:rsidR="00300BE0" w:rsidRDefault="00300BE0" w:rsidP="00300BE0"/>
    <w:p w14:paraId="11723293" w14:textId="650AFE5A" w:rsidR="00300BE0" w:rsidRDefault="00300BE0" w:rsidP="00300BE0"/>
    <w:p w14:paraId="71CCB170" w14:textId="54C0015C" w:rsidR="00300BE0" w:rsidRDefault="00300BE0" w:rsidP="00300BE0"/>
    <w:p w14:paraId="65010102" w14:textId="72909AB7" w:rsidR="00300BE0" w:rsidRDefault="00300BE0" w:rsidP="00300BE0"/>
    <w:p w14:paraId="308C5B63" w14:textId="139AB704" w:rsidR="00300BE0" w:rsidRDefault="00300BE0" w:rsidP="00300BE0"/>
    <w:p w14:paraId="316BC3F5" w14:textId="77777777" w:rsidR="00300BE0" w:rsidRPr="00300BE0" w:rsidRDefault="00300BE0" w:rsidP="00300BE0"/>
    <w:p w14:paraId="39F3FA9B" w14:textId="77777777" w:rsidR="00CB443E" w:rsidRPr="00CB443E" w:rsidRDefault="00CB443E" w:rsidP="00CB443E"/>
    <w:p w14:paraId="20DC8A10" w14:textId="262E4078" w:rsidR="00CE1FC7" w:rsidRDefault="00CE1FC7" w:rsidP="00347025">
      <w:pPr>
        <w:pStyle w:val="Heading1"/>
        <w:numPr>
          <w:ilvl w:val="0"/>
          <w:numId w:val="2"/>
        </w:numPr>
      </w:pPr>
      <w:bookmarkStart w:id="31" w:name="_Toc36496235"/>
      <w:r>
        <w:lastRenderedPageBreak/>
        <w:t>References</w:t>
      </w:r>
      <w:bookmarkEnd w:id="31"/>
      <w:r>
        <w:t xml:space="preserve"> </w:t>
      </w:r>
    </w:p>
    <w:p w14:paraId="576BFAE8" w14:textId="77777777" w:rsidR="00BF1ED8" w:rsidRPr="00BF1ED8" w:rsidRDefault="00BF1ED8" w:rsidP="00BF1ED8"/>
    <w:p w14:paraId="5F38D033" w14:textId="77777777" w:rsidR="00BF1ED8" w:rsidRPr="00BF1ED8" w:rsidRDefault="00BF1ED8" w:rsidP="00BF1ED8">
      <w:pPr>
        <w:pStyle w:val="Bibliography"/>
        <w:rPr>
          <w:rFonts w:cs="Times New Roman"/>
        </w:rPr>
      </w:pPr>
      <w:r>
        <w:fldChar w:fldCharType="begin"/>
      </w:r>
      <w:r>
        <w:instrText xml:space="preserve"> ADDIN ZOTERO_BIBL {"uncited":[],"omitted":[],"custom":[]} CSL_BIBLIOGRAPHY </w:instrText>
      </w:r>
      <w:r>
        <w:fldChar w:fldCharType="separate"/>
      </w:r>
      <w:r w:rsidRPr="00BF1ED8">
        <w:rPr>
          <w:rFonts w:cs="Times New Roman"/>
        </w:rPr>
        <w:t>[1]</w:t>
      </w:r>
      <w:r w:rsidRPr="00BF1ED8">
        <w:rPr>
          <w:rFonts w:cs="Times New Roman"/>
        </w:rPr>
        <w:tab/>
        <w:t xml:space="preserve">D. Acosta </w:t>
      </w:r>
      <w:r w:rsidRPr="00BF1ED8">
        <w:rPr>
          <w:rFonts w:cs="Times New Roman"/>
          <w:i/>
          <w:iCs/>
        </w:rPr>
        <w:t>et al.</w:t>
      </w:r>
      <w:r w:rsidRPr="00BF1ED8">
        <w:rPr>
          <w:rFonts w:cs="Times New Roman"/>
        </w:rPr>
        <w:t xml:space="preserve">, “Boosted Decision Trees in the Level-1 Muon Endcap Trigger at CMS,” </w:t>
      </w:r>
      <w:r w:rsidRPr="00BF1ED8">
        <w:rPr>
          <w:rFonts w:cs="Times New Roman"/>
          <w:i/>
          <w:iCs/>
        </w:rPr>
        <w:t>J. Phys.: Conf. Ser.</w:t>
      </w:r>
      <w:r w:rsidRPr="00BF1ED8">
        <w:rPr>
          <w:rFonts w:cs="Times New Roman"/>
        </w:rPr>
        <w:t>, vol. 1085, p. 042042, Sep. 2018, doi: 10.1088/1742-6596/1085/4/042042.</w:t>
      </w:r>
    </w:p>
    <w:p w14:paraId="219820BA" w14:textId="77777777" w:rsidR="00BF1ED8" w:rsidRPr="00BF1ED8" w:rsidRDefault="00BF1ED8" w:rsidP="00BF1ED8">
      <w:pPr>
        <w:pStyle w:val="Bibliography"/>
        <w:rPr>
          <w:rFonts w:cs="Times New Roman"/>
        </w:rPr>
      </w:pPr>
      <w:r w:rsidRPr="00BF1ED8">
        <w:rPr>
          <w:rFonts w:cs="Times New Roman"/>
        </w:rPr>
        <w:t>[2]</w:t>
      </w:r>
      <w:r w:rsidRPr="00BF1ED8">
        <w:rPr>
          <w:rFonts w:cs="Times New Roman"/>
        </w:rPr>
        <w:tab/>
        <w:t xml:space="preserve">L. Taylor, “CMS: Higgs boson decays to four muons,” </w:t>
      </w:r>
      <w:r w:rsidRPr="00BF1ED8">
        <w:rPr>
          <w:rFonts w:cs="Times New Roman"/>
          <w:i/>
          <w:iCs/>
        </w:rPr>
        <w:t>Physics World : Dec 1998</w:t>
      </w:r>
      <w:r w:rsidRPr="00BF1ED8">
        <w:rPr>
          <w:rFonts w:cs="Times New Roman"/>
        </w:rPr>
        <w:t>, 01-Oct-1997. https://cds.cern.ch/record/39444 (accessed Mar. 26, 2020).</w:t>
      </w:r>
    </w:p>
    <w:p w14:paraId="642C3E22" w14:textId="77777777" w:rsidR="00BF1ED8" w:rsidRPr="00BF1ED8" w:rsidRDefault="00BF1ED8" w:rsidP="00BF1ED8">
      <w:pPr>
        <w:pStyle w:val="Bibliography"/>
        <w:rPr>
          <w:rFonts w:cs="Times New Roman"/>
        </w:rPr>
      </w:pPr>
      <w:r w:rsidRPr="00BF1ED8">
        <w:rPr>
          <w:rFonts w:cs="Times New Roman"/>
        </w:rPr>
        <w:t>[3]</w:t>
      </w:r>
      <w:r w:rsidRPr="00BF1ED8">
        <w:rPr>
          <w:rFonts w:cs="Times New Roman"/>
        </w:rPr>
        <w:tab/>
        <w:t xml:space="preserve">L. Cadamuro, “The CMS Level-1 trigger system for LHC Run II,” </w:t>
      </w:r>
      <w:r w:rsidRPr="00BF1ED8">
        <w:rPr>
          <w:rFonts w:cs="Times New Roman"/>
          <w:i/>
          <w:iCs/>
        </w:rPr>
        <w:t>J. Inst.</w:t>
      </w:r>
      <w:r w:rsidRPr="00BF1ED8">
        <w:rPr>
          <w:rFonts w:cs="Times New Roman"/>
        </w:rPr>
        <w:t>, vol. 12, no. 03, pp. C03021–C03021, Mar. 2017, doi: 10.1088/1748-0221/12/03/C03021.</w:t>
      </w:r>
    </w:p>
    <w:p w14:paraId="105891E5" w14:textId="77777777" w:rsidR="00BF1ED8" w:rsidRPr="00BF1ED8" w:rsidRDefault="00BF1ED8" w:rsidP="00BF1ED8">
      <w:pPr>
        <w:pStyle w:val="Bibliography"/>
        <w:rPr>
          <w:rFonts w:cs="Times New Roman"/>
        </w:rPr>
      </w:pPr>
      <w:r w:rsidRPr="00BF1ED8">
        <w:rPr>
          <w:rFonts w:cs="Times New Roman"/>
        </w:rPr>
        <w:t>[4]</w:t>
      </w:r>
      <w:r w:rsidRPr="00BF1ED8">
        <w:rPr>
          <w:rFonts w:cs="Times New Roman"/>
        </w:rPr>
        <w:tab/>
        <w:t>A. Bocci, “The Trigger of the CMS Experiment,” p. 56.</w:t>
      </w:r>
    </w:p>
    <w:p w14:paraId="30E1B51D" w14:textId="77777777" w:rsidR="00BF1ED8" w:rsidRPr="00BF1ED8" w:rsidRDefault="00BF1ED8" w:rsidP="00BF1ED8">
      <w:pPr>
        <w:pStyle w:val="Bibliography"/>
        <w:rPr>
          <w:rFonts w:cs="Times New Roman"/>
        </w:rPr>
      </w:pPr>
      <w:r w:rsidRPr="00BF1ED8">
        <w:rPr>
          <w:rFonts w:cs="Times New Roman"/>
        </w:rPr>
        <w:t>[5]</w:t>
      </w:r>
      <w:r w:rsidRPr="00BF1ED8">
        <w:rPr>
          <w:rFonts w:cs="Times New Roman"/>
        </w:rPr>
        <w:tab/>
        <w:t>D. Acosta and U. Florida, “HL LHC Muon Trigger Upgrade Overview,” p. 40.</w:t>
      </w:r>
    </w:p>
    <w:p w14:paraId="5DEDF8D8" w14:textId="77777777" w:rsidR="00BF1ED8" w:rsidRPr="00BF1ED8" w:rsidRDefault="00BF1ED8" w:rsidP="00BF1ED8">
      <w:pPr>
        <w:pStyle w:val="Bibliography"/>
        <w:rPr>
          <w:rFonts w:cs="Times New Roman"/>
        </w:rPr>
      </w:pPr>
      <w:r w:rsidRPr="00BF1ED8">
        <w:rPr>
          <w:rFonts w:cs="Times New Roman"/>
        </w:rPr>
        <w:t>[6]</w:t>
      </w:r>
      <w:r w:rsidRPr="00BF1ED8">
        <w:rPr>
          <w:rFonts w:cs="Times New Roman"/>
        </w:rPr>
        <w:tab/>
        <w:t xml:space="preserve">A. Krizhevsky, I. Sutskever, and G. E. Hinton, “ImageNet Classification with Deep Convolutional Neural Networks,” in </w:t>
      </w:r>
      <w:r w:rsidRPr="00BF1ED8">
        <w:rPr>
          <w:rFonts w:cs="Times New Roman"/>
          <w:i/>
          <w:iCs/>
        </w:rPr>
        <w:t>Advances in Neural Information Processing Systems 25</w:t>
      </w:r>
      <w:r w:rsidRPr="00BF1ED8">
        <w:rPr>
          <w:rFonts w:cs="Times New Roman"/>
        </w:rPr>
        <w:t>, F. Pereira, C. J. C. Burges, L. Bottou, and K. Q. Weinberger, Eds. Curran Associates, Inc., 2012, pp. 1097–1105.</w:t>
      </w:r>
    </w:p>
    <w:p w14:paraId="0D70521C" w14:textId="77777777" w:rsidR="00BF1ED8" w:rsidRPr="00BF1ED8" w:rsidRDefault="00BF1ED8" w:rsidP="00BF1ED8">
      <w:pPr>
        <w:pStyle w:val="Bibliography"/>
        <w:rPr>
          <w:rFonts w:cs="Times New Roman"/>
        </w:rPr>
      </w:pPr>
      <w:r w:rsidRPr="00BF1ED8">
        <w:rPr>
          <w:rFonts w:cs="Times New Roman"/>
        </w:rPr>
        <w:t>[7]</w:t>
      </w:r>
      <w:r w:rsidRPr="00BF1ED8">
        <w:rPr>
          <w:rFonts w:cs="Times New Roman"/>
        </w:rPr>
        <w:tab/>
        <w:t xml:space="preserve">K. Simonyan and A. Zisserman, “Very Deep Convolutional Networks for Large-Scale Image Recognition,” </w:t>
      </w:r>
      <w:r w:rsidRPr="00BF1ED8">
        <w:rPr>
          <w:rFonts w:cs="Times New Roman"/>
          <w:i/>
          <w:iCs/>
        </w:rPr>
        <w:t>arXiv:1409.1556 [cs]</w:t>
      </w:r>
      <w:r w:rsidRPr="00BF1ED8">
        <w:rPr>
          <w:rFonts w:cs="Times New Roman"/>
        </w:rPr>
        <w:t>, Apr. 2015, Accessed: 27-Mar-2020. [Online]. Available: http://arxiv.org/abs/1409.1556.</w:t>
      </w:r>
    </w:p>
    <w:p w14:paraId="290AB545" w14:textId="77777777" w:rsidR="00BF1ED8" w:rsidRPr="00BF1ED8" w:rsidRDefault="00BF1ED8" w:rsidP="00BF1ED8">
      <w:pPr>
        <w:pStyle w:val="Bibliography"/>
        <w:rPr>
          <w:rFonts w:cs="Times New Roman"/>
        </w:rPr>
      </w:pPr>
      <w:r w:rsidRPr="00BF1ED8">
        <w:rPr>
          <w:rFonts w:cs="Times New Roman"/>
        </w:rPr>
        <w:t>[8]</w:t>
      </w:r>
      <w:r w:rsidRPr="00BF1ED8">
        <w:rPr>
          <w:rFonts w:cs="Times New Roman"/>
        </w:rPr>
        <w:tab/>
        <w:t xml:space="preserve">M. D. Zeiler and R. Fergus, “Visualizing and Understanding Convolutional Networks,” </w:t>
      </w:r>
      <w:r w:rsidRPr="00BF1ED8">
        <w:rPr>
          <w:rFonts w:cs="Times New Roman"/>
          <w:i/>
          <w:iCs/>
        </w:rPr>
        <w:t>arXiv:1311.2901 [cs]</w:t>
      </w:r>
      <w:r w:rsidRPr="00BF1ED8">
        <w:rPr>
          <w:rFonts w:cs="Times New Roman"/>
        </w:rPr>
        <w:t>, Nov. 2013, Accessed: 19-Sep-2019. [Online]. Available: http://arxiv.org/abs/1311.2901.</w:t>
      </w:r>
    </w:p>
    <w:p w14:paraId="1AD8DB48" w14:textId="77777777" w:rsidR="00BF1ED8" w:rsidRPr="00BF1ED8" w:rsidRDefault="00BF1ED8" w:rsidP="00BF1ED8">
      <w:pPr>
        <w:pStyle w:val="Bibliography"/>
        <w:rPr>
          <w:rFonts w:cs="Times New Roman"/>
        </w:rPr>
      </w:pPr>
      <w:r w:rsidRPr="00BF1ED8">
        <w:rPr>
          <w:rFonts w:cs="Times New Roman"/>
        </w:rPr>
        <w:t>[9]</w:t>
      </w:r>
      <w:r w:rsidRPr="00BF1ED8">
        <w:rPr>
          <w:rFonts w:cs="Times New Roman"/>
        </w:rPr>
        <w:tab/>
        <w:t xml:space="preserve">J. Zhou </w:t>
      </w:r>
      <w:r w:rsidRPr="00BF1ED8">
        <w:rPr>
          <w:rFonts w:cs="Times New Roman"/>
          <w:i/>
          <w:iCs/>
        </w:rPr>
        <w:t>et al.</w:t>
      </w:r>
      <w:r w:rsidRPr="00BF1ED8">
        <w:rPr>
          <w:rFonts w:cs="Times New Roman"/>
        </w:rPr>
        <w:t xml:space="preserve">, “Graph Neural Networks: A Review of Methods and Applications,” </w:t>
      </w:r>
      <w:r w:rsidRPr="00BF1ED8">
        <w:rPr>
          <w:rFonts w:cs="Times New Roman"/>
          <w:i/>
          <w:iCs/>
        </w:rPr>
        <w:t>arXiv:1812.08434 [cs, stat]</w:t>
      </w:r>
      <w:r w:rsidRPr="00BF1ED8">
        <w:rPr>
          <w:rFonts w:cs="Times New Roman"/>
        </w:rPr>
        <w:t>, Jul. 2019, Accessed: 27-Mar-2020. [Online]. Available: http://arxiv.org/abs/1812.08434.</w:t>
      </w:r>
    </w:p>
    <w:p w14:paraId="0C610A03" w14:textId="77777777" w:rsidR="00BF1ED8" w:rsidRPr="00BF1ED8" w:rsidRDefault="00BF1ED8" w:rsidP="00BF1ED8">
      <w:pPr>
        <w:pStyle w:val="Bibliography"/>
        <w:rPr>
          <w:rFonts w:cs="Times New Roman"/>
        </w:rPr>
      </w:pPr>
      <w:r w:rsidRPr="00BF1ED8">
        <w:rPr>
          <w:rFonts w:cs="Times New Roman"/>
        </w:rPr>
        <w:t>[10]</w:t>
      </w:r>
      <w:r w:rsidRPr="00BF1ED8">
        <w:rPr>
          <w:rFonts w:cs="Times New Roman"/>
        </w:rPr>
        <w:tab/>
        <w:t xml:space="preserve">J. Lin, Y. Rao, J. Lu, and J. Zhou, “Runtime Neural Pruning,” in </w:t>
      </w:r>
      <w:r w:rsidRPr="00BF1ED8">
        <w:rPr>
          <w:rFonts w:cs="Times New Roman"/>
          <w:i/>
          <w:iCs/>
        </w:rPr>
        <w:t>Advances in Neural Information Processing Systems 30</w:t>
      </w:r>
      <w:r w:rsidRPr="00BF1ED8">
        <w:rPr>
          <w:rFonts w:cs="Times New Roman"/>
        </w:rPr>
        <w:t>, I. Guyon, U. V. Luxburg, S. Bengio, H. Wallach, R. Fergus, S. Vishwanathan, and R. Garnett, Eds. Curran Associates, Inc., 2017, pp. 2181–2191.</w:t>
      </w:r>
    </w:p>
    <w:p w14:paraId="01C9D90E" w14:textId="77777777" w:rsidR="00BF1ED8" w:rsidRPr="00BF1ED8" w:rsidRDefault="00BF1ED8" w:rsidP="00BF1ED8">
      <w:pPr>
        <w:pStyle w:val="Bibliography"/>
        <w:rPr>
          <w:rFonts w:cs="Times New Roman"/>
        </w:rPr>
      </w:pPr>
      <w:r w:rsidRPr="00BF1ED8">
        <w:rPr>
          <w:rFonts w:cs="Times New Roman"/>
        </w:rPr>
        <w:t>[11]</w:t>
      </w:r>
      <w:r w:rsidRPr="00BF1ED8">
        <w:rPr>
          <w:rFonts w:cs="Times New Roman"/>
        </w:rPr>
        <w:tab/>
        <w:t xml:space="preserve">S. Han, H. Mao, and W. J. Dally, “Deep Compression: Compressing Deep Neural Networks with Pruning, Trained Quantization and Huffman Coding,” </w:t>
      </w:r>
      <w:r w:rsidRPr="00BF1ED8">
        <w:rPr>
          <w:rFonts w:cs="Times New Roman"/>
          <w:i/>
          <w:iCs/>
        </w:rPr>
        <w:t>arXiv:1510.00149 [cs]</w:t>
      </w:r>
      <w:r w:rsidRPr="00BF1ED8">
        <w:rPr>
          <w:rFonts w:cs="Times New Roman"/>
        </w:rPr>
        <w:t>, Feb. 2016, Accessed: 27-Mar-2020. [Online]. Available: http://arxiv.org/abs/1510.00149.</w:t>
      </w:r>
    </w:p>
    <w:p w14:paraId="379897E6" w14:textId="77777777" w:rsidR="00BF1ED8" w:rsidRPr="00BF1ED8" w:rsidRDefault="00BF1ED8" w:rsidP="00BF1ED8">
      <w:pPr>
        <w:pStyle w:val="Bibliography"/>
        <w:rPr>
          <w:rFonts w:cs="Times New Roman"/>
        </w:rPr>
      </w:pPr>
      <w:r w:rsidRPr="00BF1ED8">
        <w:rPr>
          <w:rFonts w:cs="Times New Roman"/>
        </w:rPr>
        <w:t>[12]</w:t>
      </w:r>
      <w:r w:rsidRPr="00BF1ED8">
        <w:rPr>
          <w:rFonts w:cs="Times New Roman"/>
        </w:rPr>
        <w:tab/>
        <w:t xml:space="preserve">J. Qiu </w:t>
      </w:r>
      <w:r w:rsidRPr="00BF1ED8">
        <w:rPr>
          <w:rFonts w:cs="Times New Roman"/>
          <w:i/>
          <w:iCs/>
        </w:rPr>
        <w:t>et al.</w:t>
      </w:r>
      <w:r w:rsidRPr="00BF1ED8">
        <w:rPr>
          <w:rFonts w:cs="Times New Roman"/>
        </w:rPr>
        <w:t>, “Going Deeper with Embedded FPGA Platform for Convolutional Neural Network,” 2016, pp. 26–35, doi: 10.1145/2847263.2847265.</w:t>
      </w:r>
    </w:p>
    <w:p w14:paraId="740813AB" w14:textId="77777777" w:rsidR="00BF1ED8" w:rsidRPr="00BF1ED8" w:rsidRDefault="00BF1ED8" w:rsidP="00BF1ED8">
      <w:pPr>
        <w:pStyle w:val="Bibliography"/>
        <w:rPr>
          <w:rFonts w:cs="Times New Roman"/>
        </w:rPr>
      </w:pPr>
      <w:r w:rsidRPr="00BF1ED8">
        <w:rPr>
          <w:rFonts w:cs="Times New Roman"/>
        </w:rPr>
        <w:t>[13]</w:t>
      </w:r>
      <w:r w:rsidRPr="00BF1ED8">
        <w:rPr>
          <w:rFonts w:cs="Times New Roman"/>
        </w:rPr>
        <w:tab/>
        <w:t xml:space="preserve">F. N. Iandola, S. Han, M. W. Moskewicz, K. Ashraf, W. J. Dally, and K. Keutzer, “SqueezeNet: AlexNet-level accuracy with 50x fewer parameters and &lt;0.5MB model size,” </w:t>
      </w:r>
      <w:r w:rsidRPr="00BF1ED8">
        <w:rPr>
          <w:rFonts w:cs="Times New Roman"/>
          <w:i/>
          <w:iCs/>
        </w:rPr>
        <w:t>arXiv:1602.07360 [cs]</w:t>
      </w:r>
      <w:r w:rsidRPr="00BF1ED8">
        <w:rPr>
          <w:rFonts w:cs="Times New Roman"/>
        </w:rPr>
        <w:t>, Nov. 2016, Accessed: 27-Mar-2020. [Online]. Available: http://arxiv.org/abs/1602.07360.</w:t>
      </w:r>
    </w:p>
    <w:p w14:paraId="74E7720A" w14:textId="77777777" w:rsidR="00BF1ED8" w:rsidRPr="00BF1ED8" w:rsidRDefault="00BF1ED8" w:rsidP="00BF1ED8">
      <w:pPr>
        <w:pStyle w:val="Bibliography"/>
        <w:rPr>
          <w:rFonts w:cs="Times New Roman"/>
        </w:rPr>
      </w:pPr>
      <w:r w:rsidRPr="00BF1ED8">
        <w:rPr>
          <w:rFonts w:cs="Times New Roman"/>
        </w:rPr>
        <w:t>[14]</w:t>
      </w:r>
      <w:r w:rsidRPr="00BF1ED8">
        <w:rPr>
          <w:rFonts w:cs="Times New Roman"/>
        </w:rPr>
        <w:tab/>
        <w:t xml:space="preserve">B. Wu, A. Wan, F. Iandola, P. H. Jin, and K. Keutzer, “SqueezeDet: Unified, Small, Low Power Fully Convolutional Neural Networks for Real-Time Object Detection for Autonomous Driving,” </w:t>
      </w:r>
      <w:r w:rsidRPr="00BF1ED8">
        <w:rPr>
          <w:rFonts w:cs="Times New Roman"/>
          <w:i/>
          <w:iCs/>
        </w:rPr>
        <w:t>arXiv:1612.01051 [cs]</w:t>
      </w:r>
      <w:r w:rsidRPr="00BF1ED8">
        <w:rPr>
          <w:rFonts w:cs="Times New Roman"/>
        </w:rPr>
        <w:t>, Jun. 2019, Accessed: 27-Mar-2020. [Online]. Available: http://arxiv.org/abs/1612.01051.</w:t>
      </w:r>
    </w:p>
    <w:p w14:paraId="6E0EF1A0" w14:textId="77777777" w:rsidR="00BF1ED8" w:rsidRPr="00BF1ED8" w:rsidRDefault="00BF1ED8" w:rsidP="00BF1ED8">
      <w:pPr>
        <w:pStyle w:val="Bibliography"/>
        <w:rPr>
          <w:rFonts w:cs="Times New Roman"/>
        </w:rPr>
      </w:pPr>
      <w:r w:rsidRPr="00BF1ED8">
        <w:rPr>
          <w:rFonts w:cs="Times New Roman"/>
        </w:rPr>
        <w:t>[15]</w:t>
      </w:r>
      <w:r w:rsidRPr="00BF1ED8">
        <w:rPr>
          <w:rFonts w:cs="Times New Roman"/>
        </w:rPr>
        <w:tab/>
        <w:t>“3.3. Metrics and scoring: quantifying the quality of predictions — scikit-learn 0.22.2 documentation.” https://scikit-learn.org/stable/modules/model_evaluation.html#regression-metrics (accessed Mar. 27, 2020).</w:t>
      </w:r>
    </w:p>
    <w:p w14:paraId="335A07F2" w14:textId="33750879" w:rsidR="00411817" w:rsidRPr="00411817" w:rsidRDefault="00BF1ED8" w:rsidP="00411817">
      <w:r>
        <w:fldChar w:fldCharType="end"/>
      </w:r>
    </w:p>
    <w:p w14:paraId="1E2B7AD1" w14:textId="7996C05C" w:rsidR="00F2474E" w:rsidRPr="00F2474E" w:rsidRDefault="00037D13" w:rsidP="00F2474E">
      <w:r>
        <w:rPr>
          <w:rFonts w:ascii="Calibri" w:hAnsi="Calibri" w:cs="Calibri"/>
          <w:sz w:val="22"/>
        </w:rPr>
        <w:t xml:space="preserve">  </w:t>
      </w:r>
    </w:p>
    <w:sectPr w:rsidR="00F2474E" w:rsidRPr="00F247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30AE8"/>
    <w:multiLevelType w:val="hybridMultilevel"/>
    <w:tmpl w:val="E56AB67C"/>
    <w:lvl w:ilvl="0" w:tplc="860282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4B2BAB"/>
    <w:multiLevelType w:val="hybridMultilevel"/>
    <w:tmpl w:val="C7D83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8F3D25"/>
    <w:multiLevelType w:val="hybridMultilevel"/>
    <w:tmpl w:val="F708A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4627A7"/>
    <w:multiLevelType w:val="hybridMultilevel"/>
    <w:tmpl w:val="E9C84E2C"/>
    <w:lvl w:ilvl="0" w:tplc="0DF249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CC060C"/>
    <w:multiLevelType w:val="hybridMultilevel"/>
    <w:tmpl w:val="97B0DA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484141"/>
    <w:multiLevelType w:val="hybridMultilevel"/>
    <w:tmpl w:val="F766BB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B33577"/>
    <w:multiLevelType w:val="hybridMultilevel"/>
    <w:tmpl w:val="AC9EC7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F5A17"/>
    <w:multiLevelType w:val="hybridMultilevel"/>
    <w:tmpl w:val="8E0E16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D85C9D"/>
    <w:multiLevelType w:val="hybridMultilevel"/>
    <w:tmpl w:val="C5805F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34353C"/>
    <w:multiLevelType w:val="multilevel"/>
    <w:tmpl w:val="E0E078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51E87216"/>
    <w:multiLevelType w:val="hybridMultilevel"/>
    <w:tmpl w:val="EA0A42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265576"/>
    <w:multiLevelType w:val="hybridMultilevel"/>
    <w:tmpl w:val="D49AB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514699"/>
    <w:multiLevelType w:val="hybridMultilevel"/>
    <w:tmpl w:val="88164A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537C6E"/>
    <w:multiLevelType w:val="hybridMultilevel"/>
    <w:tmpl w:val="DA1AA39A"/>
    <w:lvl w:ilvl="0" w:tplc="BE6A81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A2B39E0"/>
    <w:multiLevelType w:val="multilevel"/>
    <w:tmpl w:val="E0E078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6C1F2D1A"/>
    <w:multiLevelType w:val="hybridMultilevel"/>
    <w:tmpl w:val="F7E25F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771B74"/>
    <w:multiLevelType w:val="hybridMultilevel"/>
    <w:tmpl w:val="7DAA5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CF1588"/>
    <w:multiLevelType w:val="hybridMultilevel"/>
    <w:tmpl w:val="D7686D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B873CF"/>
    <w:multiLevelType w:val="hybridMultilevel"/>
    <w:tmpl w:val="4D58A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F23597"/>
    <w:multiLevelType w:val="hybridMultilevel"/>
    <w:tmpl w:val="F31AF12E"/>
    <w:lvl w:ilvl="0" w:tplc="A0AEA1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B1A5D35"/>
    <w:multiLevelType w:val="hybridMultilevel"/>
    <w:tmpl w:val="74E294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6C7889"/>
    <w:multiLevelType w:val="hybridMultilevel"/>
    <w:tmpl w:val="B91E2F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7"/>
  </w:num>
  <w:num w:numId="4">
    <w:abstractNumId w:val="9"/>
  </w:num>
  <w:num w:numId="5">
    <w:abstractNumId w:val="15"/>
  </w:num>
  <w:num w:numId="6">
    <w:abstractNumId w:val="5"/>
  </w:num>
  <w:num w:numId="7">
    <w:abstractNumId w:val="21"/>
  </w:num>
  <w:num w:numId="8">
    <w:abstractNumId w:val="20"/>
  </w:num>
  <w:num w:numId="9">
    <w:abstractNumId w:val="17"/>
  </w:num>
  <w:num w:numId="10">
    <w:abstractNumId w:val="11"/>
  </w:num>
  <w:num w:numId="11">
    <w:abstractNumId w:val="6"/>
  </w:num>
  <w:num w:numId="12">
    <w:abstractNumId w:val="1"/>
  </w:num>
  <w:num w:numId="13">
    <w:abstractNumId w:val="16"/>
  </w:num>
  <w:num w:numId="14">
    <w:abstractNumId w:val="8"/>
  </w:num>
  <w:num w:numId="15">
    <w:abstractNumId w:val="4"/>
  </w:num>
  <w:num w:numId="16">
    <w:abstractNumId w:val="12"/>
  </w:num>
  <w:num w:numId="17">
    <w:abstractNumId w:val="10"/>
  </w:num>
  <w:num w:numId="18">
    <w:abstractNumId w:val="3"/>
  </w:num>
  <w:num w:numId="19">
    <w:abstractNumId w:val="19"/>
  </w:num>
  <w:num w:numId="20">
    <w:abstractNumId w:val="13"/>
  </w:num>
  <w:num w:numId="21">
    <w:abstractNumId w:val="0"/>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3MDIxMTc2Nje3MLFU0lEKTi0uzszPAykwNKwFAMrnqMstAAAA"/>
  </w:docVars>
  <w:rsids>
    <w:rsidRoot w:val="002F29B3"/>
    <w:rsid w:val="00037D13"/>
    <w:rsid w:val="00057EFB"/>
    <w:rsid w:val="000B6565"/>
    <w:rsid w:val="000E0743"/>
    <w:rsid w:val="0012192A"/>
    <w:rsid w:val="001473D9"/>
    <w:rsid w:val="00147ADE"/>
    <w:rsid w:val="001F3814"/>
    <w:rsid w:val="002014C6"/>
    <w:rsid w:val="0026156D"/>
    <w:rsid w:val="00274F37"/>
    <w:rsid w:val="002A2FEC"/>
    <w:rsid w:val="002B719F"/>
    <w:rsid w:val="002F29B3"/>
    <w:rsid w:val="00300BE0"/>
    <w:rsid w:val="00326F34"/>
    <w:rsid w:val="00347025"/>
    <w:rsid w:val="0036198E"/>
    <w:rsid w:val="00372134"/>
    <w:rsid w:val="00387331"/>
    <w:rsid w:val="00394C54"/>
    <w:rsid w:val="003A6456"/>
    <w:rsid w:val="003B7EBF"/>
    <w:rsid w:val="003C648C"/>
    <w:rsid w:val="003D618F"/>
    <w:rsid w:val="003F6AE5"/>
    <w:rsid w:val="003F6B9E"/>
    <w:rsid w:val="00411817"/>
    <w:rsid w:val="004213BF"/>
    <w:rsid w:val="00424B74"/>
    <w:rsid w:val="00462F57"/>
    <w:rsid w:val="004E1609"/>
    <w:rsid w:val="004E7E4F"/>
    <w:rsid w:val="005023EC"/>
    <w:rsid w:val="0055729C"/>
    <w:rsid w:val="00562944"/>
    <w:rsid w:val="005F12AA"/>
    <w:rsid w:val="005F77C1"/>
    <w:rsid w:val="00620250"/>
    <w:rsid w:val="006272B0"/>
    <w:rsid w:val="00647B65"/>
    <w:rsid w:val="006615B5"/>
    <w:rsid w:val="006C63BE"/>
    <w:rsid w:val="006F679B"/>
    <w:rsid w:val="00781C23"/>
    <w:rsid w:val="007D57D4"/>
    <w:rsid w:val="00823198"/>
    <w:rsid w:val="00862342"/>
    <w:rsid w:val="008732E2"/>
    <w:rsid w:val="008A06F4"/>
    <w:rsid w:val="008A59F1"/>
    <w:rsid w:val="009704CC"/>
    <w:rsid w:val="009F676D"/>
    <w:rsid w:val="00AB6DCB"/>
    <w:rsid w:val="00AF49DF"/>
    <w:rsid w:val="00AF5BB6"/>
    <w:rsid w:val="00B93A77"/>
    <w:rsid w:val="00BA5109"/>
    <w:rsid w:val="00BD6285"/>
    <w:rsid w:val="00BF1ED8"/>
    <w:rsid w:val="00BF4A6A"/>
    <w:rsid w:val="00C735AB"/>
    <w:rsid w:val="00CA7A01"/>
    <w:rsid w:val="00CB443E"/>
    <w:rsid w:val="00CE1FC7"/>
    <w:rsid w:val="00D139E4"/>
    <w:rsid w:val="00D3065B"/>
    <w:rsid w:val="00E01C5F"/>
    <w:rsid w:val="00E103B6"/>
    <w:rsid w:val="00E16B49"/>
    <w:rsid w:val="00E55DAB"/>
    <w:rsid w:val="00E8537A"/>
    <w:rsid w:val="00E879AC"/>
    <w:rsid w:val="00E9688B"/>
    <w:rsid w:val="00EA0721"/>
    <w:rsid w:val="00F20328"/>
    <w:rsid w:val="00F2474E"/>
    <w:rsid w:val="00F6051F"/>
    <w:rsid w:val="00F74BFD"/>
    <w:rsid w:val="00F76E11"/>
    <w:rsid w:val="00FA3B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B57C0"/>
  <w15:chartTrackingRefBased/>
  <w15:docId w15:val="{CBCAE13A-C9B9-4C52-857A-89468425E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2342"/>
    <w:pPr>
      <w:jc w:val="both"/>
    </w:pPr>
    <w:rPr>
      <w:rFonts w:ascii="Times New Roman" w:hAnsi="Times New Roman"/>
      <w:sz w:val="24"/>
    </w:rPr>
  </w:style>
  <w:style w:type="paragraph" w:styleId="Heading1">
    <w:name w:val="heading 1"/>
    <w:basedOn w:val="Normal"/>
    <w:next w:val="Normal"/>
    <w:link w:val="Heading1Char"/>
    <w:uiPriority w:val="9"/>
    <w:qFormat/>
    <w:rsid w:val="004E7E4F"/>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F2474E"/>
    <w:pPr>
      <w:outlineLvl w:val="1"/>
    </w:pPr>
    <w:rPr>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E4F"/>
    <w:rPr>
      <w:rFonts w:ascii="Times New Roman" w:eastAsiaTheme="majorEastAsia" w:hAnsi="Times New Roman" w:cstheme="majorBidi"/>
      <w:sz w:val="32"/>
      <w:szCs w:val="32"/>
    </w:rPr>
  </w:style>
  <w:style w:type="character" w:styleId="Hyperlink">
    <w:name w:val="Hyperlink"/>
    <w:basedOn w:val="DefaultParagraphFont"/>
    <w:uiPriority w:val="99"/>
    <w:unhideWhenUsed/>
    <w:rsid w:val="004E7E4F"/>
    <w:rPr>
      <w:color w:val="0563C1" w:themeColor="hyperlink"/>
      <w:u w:val="single"/>
    </w:rPr>
  </w:style>
  <w:style w:type="character" w:customStyle="1" w:styleId="Heading2Char">
    <w:name w:val="Heading 2 Char"/>
    <w:basedOn w:val="DefaultParagraphFont"/>
    <w:link w:val="Heading2"/>
    <w:uiPriority w:val="9"/>
    <w:rsid w:val="00F2474E"/>
    <w:rPr>
      <w:rFonts w:ascii="Times New Roman" w:hAnsi="Times New Roman"/>
      <w:sz w:val="28"/>
    </w:rPr>
  </w:style>
  <w:style w:type="paragraph" w:styleId="ListParagraph">
    <w:name w:val="List Paragraph"/>
    <w:basedOn w:val="Normal"/>
    <w:uiPriority w:val="34"/>
    <w:qFormat/>
    <w:rsid w:val="004E7E4F"/>
    <w:pPr>
      <w:ind w:left="720"/>
      <w:contextualSpacing/>
    </w:pPr>
  </w:style>
  <w:style w:type="paragraph" w:styleId="Bibliography">
    <w:name w:val="Bibliography"/>
    <w:basedOn w:val="Normal"/>
    <w:next w:val="Normal"/>
    <w:uiPriority w:val="37"/>
    <w:unhideWhenUsed/>
    <w:rsid w:val="00CE1FC7"/>
    <w:pPr>
      <w:tabs>
        <w:tab w:val="left" w:pos="384"/>
      </w:tabs>
      <w:spacing w:after="0" w:line="240" w:lineRule="auto"/>
      <w:ind w:left="384" w:hanging="384"/>
    </w:pPr>
  </w:style>
  <w:style w:type="paragraph" w:styleId="NoSpacing">
    <w:name w:val="No Spacing"/>
    <w:uiPriority w:val="1"/>
    <w:qFormat/>
    <w:rsid w:val="00862342"/>
    <w:pPr>
      <w:spacing w:after="0" w:line="240" w:lineRule="auto"/>
      <w:jc w:val="both"/>
    </w:pPr>
    <w:rPr>
      <w:rFonts w:ascii="Times New Roman" w:hAnsi="Times New Roman"/>
      <w:sz w:val="24"/>
    </w:rPr>
  </w:style>
  <w:style w:type="character" w:styleId="UnresolvedMention">
    <w:name w:val="Unresolved Mention"/>
    <w:basedOn w:val="DefaultParagraphFont"/>
    <w:uiPriority w:val="99"/>
    <w:semiHidden/>
    <w:unhideWhenUsed/>
    <w:rsid w:val="00862342"/>
    <w:rPr>
      <w:color w:val="605E5C"/>
      <w:shd w:val="clear" w:color="auto" w:fill="E1DFDD"/>
    </w:rPr>
  </w:style>
  <w:style w:type="paragraph" w:styleId="Caption">
    <w:name w:val="caption"/>
    <w:basedOn w:val="Normal"/>
    <w:next w:val="Normal"/>
    <w:uiPriority w:val="35"/>
    <w:unhideWhenUsed/>
    <w:qFormat/>
    <w:rsid w:val="008732E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732E2"/>
    <w:rPr>
      <w:color w:val="808080"/>
    </w:rPr>
  </w:style>
  <w:style w:type="paragraph" w:styleId="TOCHeading">
    <w:name w:val="TOC Heading"/>
    <w:basedOn w:val="Heading1"/>
    <w:next w:val="Normal"/>
    <w:uiPriority w:val="39"/>
    <w:unhideWhenUsed/>
    <w:qFormat/>
    <w:rsid w:val="00372134"/>
    <w:pPr>
      <w:jc w:val="left"/>
      <w:outlineLvl w:val="9"/>
    </w:pPr>
    <w:rPr>
      <w:rFonts w:asciiTheme="majorHAnsi" w:hAnsiTheme="majorHAnsi"/>
      <w:color w:val="2F5496" w:themeColor="accent1" w:themeShade="BF"/>
    </w:rPr>
  </w:style>
  <w:style w:type="paragraph" w:styleId="TOC1">
    <w:name w:val="toc 1"/>
    <w:basedOn w:val="Normal"/>
    <w:next w:val="Normal"/>
    <w:autoRedefine/>
    <w:uiPriority w:val="39"/>
    <w:unhideWhenUsed/>
    <w:rsid w:val="00372134"/>
    <w:pPr>
      <w:spacing w:after="100"/>
    </w:pPr>
  </w:style>
  <w:style w:type="paragraph" w:styleId="TOC2">
    <w:name w:val="toc 2"/>
    <w:basedOn w:val="Normal"/>
    <w:next w:val="Normal"/>
    <w:autoRedefine/>
    <w:uiPriority w:val="39"/>
    <w:unhideWhenUsed/>
    <w:rsid w:val="00372134"/>
    <w:pPr>
      <w:spacing w:after="100"/>
      <w:ind w:left="240"/>
    </w:pPr>
  </w:style>
  <w:style w:type="character" w:styleId="FollowedHyperlink">
    <w:name w:val="FollowedHyperlink"/>
    <w:basedOn w:val="DefaultParagraphFont"/>
    <w:uiPriority w:val="99"/>
    <w:semiHidden/>
    <w:unhideWhenUsed/>
    <w:rsid w:val="005F77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iitAiResearch/" TargetMode="External"/><Relationship Id="rId13" Type="http://schemas.openxmlformats.org/officeDocument/2006/relationships/hyperlink" Target="mailto:w1654551@my.westminster.ac.uk"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hyperlink" Target="mailto:nazeem.2016343@iit.ac.lk"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mailto:mohamedayoob01@gmail.co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github.com/WooTechnology/NASA-Star-Classification/" TargetMode="External"/><Relationship Id="rId19" Type="http://schemas.openxmlformats.org/officeDocument/2006/relationships/hyperlink" Target="https://github.com/Ayoob7/CERN-CMS-Muon-Estimation-Tasks" TargetMode="External"/><Relationship Id="rId4" Type="http://schemas.openxmlformats.org/officeDocument/2006/relationships/settings" Target="settings.xml"/><Relationship Id="rId9" Type="http://schemas.openxmlformats.org/officeDocument/2006/relationships/hyperlink" Target="https://medium.com/@mohamedayoob01" TargetMode="External"/><Relationship Id="rId14" Type="http://schemas.openxmlformats.org/officeDocument/2006/relationships/hyperlink" Target="https://www.linkedin.com/in/mohamedayoob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D5A7E-6CEC-4788-BA88-53E8048E7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TotalTime>
  <Pages>16</Pages>
  <Words>7594</Words>
  <Characters>4329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yoob</dc:creator>
  <cp:keywords/>
  <dc:description/>
  <cp:lastModifiedBy>Mohamed Ayoob</cp:lastModifiedBy>
  <cp:revision>34</cp:revision>
  <cp:lastPrinted>2020-03-30T16:22:00Z</cp:lastPrinted>
  <dcterms:created xsi:type="dcterms:W3CDTF">2020-03-26T13:20:00Z</dcterms:created>
  <dcterms:modified xsi:type="dcterms:W3CDTF">2020-04-0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SDXBOAFs"/&gt;&lt;style id="http://www.zotero.org/styles/ieee" locale="en-US" hasBibliography="1" bibliographyStyleHasBeenSet="1"/&gt;&lt;prefs&gt;&lt;pref name="fieldType" value="Field"/&gt;&lt;/prefs&gt;&lt;/data&gt;</vt:lpwstr>
  </property>
</Properties>
</file>